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C0B4F" w:rsidRPr="004C0B4F" w:rsidRDefault="004C0B4F" w:rsidP="004C0B4F">
      <w:pPr>
        <w:spacing w:line="360" w:lineRule="auto"/>
        <w:rPr>
          <w:b/>
          <w:bCs/>
        </w:rPr>
      </w:pPr>
      <w:bookmarkStart w:id="0" w:name="_Hlk60219490"/>
      <w:r>
        <w:rPr>
          <w:b/>
          <w:bCs/>
        </w:rPr>
        <w:t>The Causal Relationship between Melt Pool Geometry and Energy Absorption Measured in Real Time During Laser-Based Manufacturing</w:t>
      </w:r>
    </w:p>
    <w:p w:rsidR="004C0B4F" w:rsidRDefault="004C0B4F" w:rsidP="004C0B4F">
      <w:pPr>
        <w:spacing w:line="240" w:lineRule="auto"/>
      </w:pPr>
      <w:r>
        <w:t>Brian J. Simonds</w:t>
      </w:r>
      <w:r>
        <w:rPr>
          <w:vertAlign w:val="superscript"/>
        </w:rPr>
        <w:t>1</w:t>
      </w:r>
      <w:r>
        <w:t>, Jack Tanner</w:t>
      </w:r>
      <w:r>
        <w:rPr>
          <w:vertAlign w:val="superscript"/>
        </w:rPr>
        <w:t>1</w:t>
      </w:r>
      <w:r>
        <w:t>, Alexandra Artusio-Glimpse</w:t>
      </w:r>
      <w:r>
        <w:rPr>
          <w:vertAlign w:val="superscript"/>
        </w:rPr>
        <w:t>1</w:t>
      </w:r>
      <w:r>
        <w:t>, Paul A. Williams</w:t>
      </w:r>
      <w:r>
        <w:rPr>
          <w:vertAlign w:val="superscript"/>
        </w:rPr>
        <w:t>1</w:t>
      </w:r>
      <w:r>
        <w:t>, Niranjan Parab</w:t>
      </w:r>
      <w:r>
        <w:rPr>
          <w:vertAlign w:val="superscript"/>
        </w:rPr>
        <w:t>2</w:t>
      </w:r>
      <w:r>
        <w:t>, Cang Zhao</w:t>
      </w:r>
      <w:r>
        <w:rPr>
          <w:vertAlign w:val="superscript"/>
        </w:rPr>
        <w:t>2,3</w:t>
      </w:r>
      <w:r>
        <w:t>, Tao Sun</w:t>
      </w:r>
      <w:r>
        <w:rPr>
          <w:rFonts w:cstheme="minorHAnsi"/>
          <w:vertAlign w:val="superscript"/>
        </w:rPr>
        <w:t>2,4</w:t>
      </w:r>
    </w:p>
    <w:p w:rsidR="004C0B4F" w:rsidRDefault="004C0B4F" w:rsidP="004C0B4F">
      <w:pPr>
        <w:spacing w:after="0" w:line="240" w:lineRule="auto"/>
        <w:ind w:left="180" w:hanging="180"/>
      </w:pPr>
      <w:r>
        <w:rPr>
          <w:vertAlign w:val="superscript"/>
        </w:rPr>
        <w:t>1</w:t>
      </w:r>
      <w:r w:rsidRPr="005751AE">
        <w:t xml:space="preserve"> </w:t>
      </w:r>
      <w:r>
        <w:t>Applied Physics Division, Physical Measurements Laboratory, National Institute of Standards and Technology, Boulder, CO 80305</w:t>
      </w:r>
    </w:p>
    <w:p w:rsidR="004C0B4F" w:rsidRDefault="004C0B4F" w:rsidP="004C0B4F">
      <w:pPr>
        <w:spacing w:after="0" w:line="240" w:lineRule="auto"/>
      </w:pPr>
      <w:r>
        <w:rPr>
          <w:vertAlign w:val="superscript"/>
        </w:rPr>
        <w:t>2</w:t>
      </w:r>
      <w:r>
        <w:t xml:space="preserve"> </w:t>
      </w:r>
      <w:r w:rsidRPr="005751AE">
        <w:t>X</w:t>
      </w:r>
      <w:r>
        <w:t>-ray Science Division, Advanced Photon Source, Argonne National Laboratory, Lemont, IL 60439</w:t>
      </w:r>
    </w:p>
    <w:p w:rsidR="004C0B4F" w:rsidRPr="00C4476A" w:rsidRDefault="004C0B4F" w:rsidP="004C0B4F">
      <w:pPr>
        <w:spacing w:after="0" w:line="240" w:lineRule="auto"/>
        <w:rPr>
          <w:rFonts w:cstheme="minorHAnsi"/>
        </w:rPr>
      </w:pPr>
      <w:r>
        <w:rPr>
          <w:rFonts w:cstheme="minorHAnsi"/>
          <w:vertAlign w:val="superscript"/>
        </w:rPr>
        <w:t>3</w:t>
      </w:r>
      <w:r>
        <w:rPr>
          <w:rFonts w:cstheme="minorHAnsi"/>
        </w:rPr>
        <w:t xml:space="preserve"> Present Address: Department of Mechanical Engineering, Tsinghua University, Beijing, China</w:t>
      </w:r>
    </w:p>
    <w:p w:rsidR="004C0B4F" w:rsidRPr="00C4476A" w:rsidRDefault="004C0B4F" w:rsidP="004C0B4F">
      <w:pPr>
        <w:spacing w:after="0" w:line="240" w:lineRule="auto"/>
        <w:ind w:left="180" w:hanging="180"/>
      </w:pPr>
      <w:r>
        <w:rPr>
          <w:rFonts w:cstheme="minorHAnsi"/>
          <w:vertAlign w:val="superscript"/>
        </w:rPr>
        <w:t>4</w:t>
      </w:r>
      <w:r>
        <w:rPr>
          <w:rFonts w:cstheme="minorHAnsi"/>
        </w:rPr>
        <w:t xml:space="preserve"> Present Address: Department of Materials Science and Engineering, University of Virginia, Charlottesville, VA USA</w:t>
      </w:r>
    </w:p>
    <w:p w:rsidR="004C0B4F" w:rsidRDefault="004C0B4F"/>
    <w:bookmarkEnd w:id="0"/>
    <w:p w:rsidR="008A2CEA" w:rsidRDefault="008A2CEA" w:rsidP="00216ED4">
      <w:pPr>
        <w:spacing w:line="360" w:lineRule="auto"/>
      </w:pPr>
    </w:p>
    <w:p w:rsidR="004C0B4F" w:rsidRDefault="004C0B4F" w:rsidP="004C0B4F">
      <w:pPr>
        <w:spacing w:line="360" w:lineRule="auto"/>
      </w:pPr>
      <w:r>
        <w:t>Abstract:</w:t>
      </w:r>
    </w:p>
    <w:p w:rsidR="004C0B4F" w:rsidRDefault="004C0B4F" w:rsidP="004C0B4F">
      <w:pPr>
        <w:spacing w:line="360" w:lineRule="auto"/>
        <w:ind w:firstLine="360"/>
      </w:pPr>
      <w:r>
        <w:t xml:space="preserve">During laser powder bed fusion additive manufacturing, laser power absorption is governed by a protean pool of molten metal that can present as a highly reflective surface, a deeply absorbing cavity, or some amalgamation thereof. These melt pool dynamics have been linked to defect </w:t>
      </w:r>
      <w:r w:rsidR="0021031C">
        <w:t xml:space="preserve">creation, porosity, and surface finish. Although these are therefore </w:t>
      </w:r>
      <w:r>
        <w:t xml:space="preserve">critical </w:t>
      </w:r>
      <w:r w:rsidR="0021031C">
        <w:t>for determining</w:t>
      </w:r>
      <w:r>
        <w:t xml:space="preserve"> final part quality</w:t>
      </w:r>
      <w:r w:rsidR="0021031C">
        <w:t xml:space="preserve">, </w:t>
      </w:r>
      <w:r>
        <w:t xml:space="preserve">their instantaneous influence on </w:t>
      </w:r>
      <w:r w:rsidR="0021031C">
        <w:t xml:space="preserve">laser </w:t>
      </w:r>
      <w:r>
        <w:t>absorption have only been explored through simulation. To date, direct real-time observations has been elusive due to the locally extreme environment. In this work, we focus a laser on Ti-6Al-4V powder as well as bare plate while quantifying the time-dependent, absolute energy absorption by monitoring omnidirectional backscattered laser intensity</w:t>
      </w:r>
      <w:r w:rsidR="0021031C">
        <w:t>.</w:t>
      </w:r>
      <w:r>
        <w:t xml:space="preserve"> </w:t>
      </w:r>
      <w:r w:rsidR="00216ED4">
        <w:t xml:space="preserve">We </w:t>
      </w:r>
      <w:r w:rsidR="0021031C">
        <w:t>also</w:t>
      </w:r>
      <w:r w:rsidR="00216ED4">
        <w:t xml:space="preserve"> simultaneously</w:t>
      </w:r>
      <w:r>
        <w:t xml:space="preserve"> </w:t>
      </w:r>
      <w:r w:rsidR="0021031C">
        <w:t>record</w:t>
      </w:r>
      <w:r>
        <w:t xml:space="preserve"> </w:t>
      </w:r>
      <w:r w:rsidR="00216ED4">
        <w:t xml:space="preserve">the </w:t>
      </w:r>
      <w:r>
        <w:t xml:space="preserve">projective melt pool geometries with high-speed synchrotron x-ray imaging. We find that laser absorption strongly reflects the stability of the vapor depression over a wide range of applied laser powers, oxygen content in the processing atmosphere, and the presence of powder. During laser scanning of a powder bed surface, we find a significant absorption reduction after 400 </w:t>
      </w:r>
      <w:r>
        <w:rPr>
          <w:rFonts w:cstheme="minorHAnsi"/>
        </w:rPr>
        <w:t>µ</w:t>
      </w:r>
      <w:r>
        <w:t>s due to a dramatic change in the vapor depression aspect ratio – an event known to create porosity. As several industrial scan strategies necessitate thousands of these events during a build, their identification and control is of significant practical importance.</w:t>
      </w:r>
      <w:r w:rsidR="00DF3B37">
        <w:t xml:space="preserve"> Lastly, a normalized enthalpy model is demonstrated to be effective in quantifying the relationship between the laser absorption and cavity depth, even under transient conditions.</w:t>
      </w:r>
      <w:r>
        <w:t xml:space="preserve"> In addition to providing </w:t>
      </w:r>
      <w:r w:rsidR="00DF3B37">
        <w:t xml:space="preserve">vital </w:t>
      </w:r>
      <w:r>
        <w:t>quantitative data for simulation calibration, the correlation of melt pool geometry with laser absorption during realistic processing conditions suggests the use of a total backscattered light detection system for real-time process control.</w:t>
      </w:r>
    </w:p>
    <w:p w:rsidR="004C0B4F" w:rsidRDefault="004C0B4F"/>
    <w:p w:rsidR="00AF6B80" w:rsidRDefault="00AF6B80" w:rsidP="00AF6B80">
      <w:pPr>
        <w:pStyle w:val="ListParagraph"/>
        <w:numPr>
          <w:ilvl w:val="0"/>
          <w:numId w:val="1"/>
        </w:numPr>
        <w:spacing w:line="360" w:lineRule="auto"/>
      </w:pPr>
      <w:r>
        <w:lastRenderedPageBreak/>
        <w:t>Introduction</w:t>
      </w:r>
    </w:p>
    <w:p w:rsidR="004C0B4F" w:rsidRDefault="004C0B4F" w:rsidP="004C0B4F">
      <w:pPr>
        <w:spacing w:line="360" w:lineRule="auto"/>
        <w:ind w:firstLine="360"/>
      </w:pPr>
      <w:r>
        <w:t>Cavity-enhanced optical absorption by a material is a well-studied phenomenon where a greater percentage of light can be absorbed by a cavity structure compared to a plane surface of the same material</w:t>
      </w:r>
      <w:r w:rsidR="008A2CEA">
        <w:t xml:space="preserve"> </w:t>
      </w:r>
      <w:r>
        <w:fldChar w:fldCharType="begin" w:fldLock="1"/>
      </w:r>
      <w:r w:rsidR="008A2CEA">
        <w:instrText>ADDIN CSL_CITATION {"citationItems":[{"id":"ITEM-1","itemData":{"author":[{"dropping-particle":"","family":"Fery","given":"M. Ch.","non-dropping-particle":"","parse-names":false,"suffix":""}],"container-title":"Comptes Rendus","id":"ITEM-1","issued":{"date-parts":[["1909"]]},"page":"777-780","title":"On the Approximation of Black Bodies which are employed as Receivers","type":"article-journal","volume":"148"},"uris":["http://www.mendeley.com/documents/?uuid=011cd6df-1311-481a-a54c-0bb1937e18bb"]}],"mendeley":{"formattedCitation":"[1]","plainTextFormattedCitation":"[1]","previouslyFormattedCitation":"[1]"},"properties":{"noteIndex":0},"schema":"https://github.com/citation-style-language/schema/raw/master/csl-citation.json"}</w:instrText>
      </w:r>
      <w:r>
        <w:fldChar w:fldCharType="separate"/>
      </w:r>
      <w:r w:rsidR="008A2CEA" w:rsidRPr="008A2CEA">
        <w:rPr>
          <w:noProof/>
        </w:rPr>
        <w:t>[1]</w:t>
      </w:r>
      <w:r>
        <w:fldChar w:fldCharType="end"/>
      </w:r>
      <w:r>
        <w:t>. This is true irrespective of the material forming the cavity as it is a geometrical consequence whereby the cavity creates multiple absorption events with each internally scattered light ray. This phenomenon has been exploited for increased radiant emission from conical cavities</w:t>
      </w:r>
      <w:r w:rsidR="008A2CEA">
        <w:t xml:space="preserve"> </w:t>
      </w:r>
      <w:r>
        <w:fldChar w:fldCharType="begin" w:fldLock="1"/>
      </w:r>
      <w:r w:rsidR="008A576B">
        <w:instrText>ADDIN CSL_CITATION {"citationItems":[{"id":"ITEM-1","itemData":{"abstract":"Opening adjustments of artificial black bodies taking into account the multiple internal diffusion phenomena","author":[{"dropping-particle":"","family":"Gouffe","given":"A.","non-dropping-particle":"","parse-names":false,"suffix":""}],"container-title":"Rev. Optique","id":"ITEM-1","issue":"1-3","issued":{"date-parts":[["1945"]]},"page":"1-10","title":"Corrections d'ouverture des corps noirs artificiels compte tenu des diffusions multiples internes","type":"article-journal","volume":"24"},"uris":["http://www.mendeley.com/documents/?uuid=92610d0f-b708-472f-add6-0f2e7fd6f1b9"]},{"id":"ITEM-2","itemData":{"author":[{"dropping-particle":"","family":"Sparrow","given":"E.M.","non-dropping-particle":"","parse-names":false,"suffix":""},{"dropping-particle":"","family":"Jonsson","given":"V.K.","non-dropping-particle":"","parse-names":false,"suffix":""}],"container-title":"Journal of the Optical Society of America","id":"ITEM-2","issue":"7","issued":{"date-parts":[["1963"]]},"page":"816-821","title":"Radiant Emission Characteristics of Diffuse Conical Cavities","type":"article-journal","volume":"53"},"uris":["http://www.mendeley.com/documents/?uuid=a242b3af-7657-4b97-af06-193dc1d94318"]}],"mendeley":{"formattedCitation":"[2,3]","plainTextFormattedCitation":"[2,3]","previouslyFormattedCitation":"[2,3]"},"properties":{"noteIndex":0},"schema":"https://github.com/citation-style-language/schema/raw/master/csl-citation.json"}</w:instrText>
      </w:r>
      <w:r>
        <w:fldChar w:fldCharType="separate"/>
      </w:r>
      <w:r w:rsidR="008A2CEA" w:rsidRPr="008A2CEA">
        <w:rPr>
          <w:noProof/>
        </w:rPr>
        <w:t>[2,3]</w:t>
      </w:r>
      <w:r>
        <w:fldChar w:fldCharType="end"/>
      </w:r>
      <w:r>
        <w:t xml:space="preserve"> and for maximizing absorption in developing absolute radiometric calorimeters</w:t>
      </w:r>
      <w:r w:rsidR="008A2CEA">
        <w:t xml:space="preserve"> </w:t>
      </w:r>
      <w:r>
        <w:fldChar w:fldCharType="begin" w:fldLock="1"/>
      </w:r>
      <w:r w:rsidR="008A2CEA">
        <w:instrText>ADDIN CSL_CITATION {"citationItems":[{"id":"ITEM-1","itemData":{"DOI":"10.1364/JOSA.65.000573","ISSN":"0030-3941","abstract":"A procedure is devised for experimental determination of the effective spectral absorptance in materials used for calorimetric measurement of energy in laser beams. The method involves comparing transient responses for calibrating electrical and laser inputs to calorimeters.","author":[{"dropping-particle":"","family":"West","given":"E. D.","non-dropping-particle":"","parse-names":false,"suffix":""},{"dropping-particle":"","family":"Schmidt","given":"L. B.","non-dropping-particle":"","parse-names":false,"suffix":""}],"container-title":"J Opt Soc Am","id":"ITEM-1","issue":"5","issued":{"date-parts":[["1975"]]},"page":"573-578","title":"Spectral-Absorptance Measurements for Laser Calorimetry.","type":"article-journal","volume":"65"},"uris":["http://www.mendeley.com/documents/?uuid=16329dda-b4a5-40fc-bd4e-ca3fd52d66ea"]}],"mendeley":{"formattedCitation":"[4]","plainTextFormattedCitation":"[4]","previouslyFormattedCitation":"[4]"},"properties":{"noteIndex":0},"schema":"https://github.com/citation-style-language/schema/raw/master/csl-citation.json"}</w:instrText>
      </w:r>
      <w:r>
        <w:fldChar w:fldCharType="separate"/>
      </w:r>
      <w:r w:rsidR="008A2CEA" w:rsidRPr="008A2CEA">
        <w:rPr>
          <w:noProof/>
        </w:rPr>
        <w:t>[4]</w:t>
      </w:r>
      <w:r>
        <w:fldChar w:fldCharType="end"/>
      </w:r>
      <w:r>
        <w:t>. During laser-metal processing, cavities can form in the metal melt pool that similarly affect the incident laser beam. As laser welding and drilling was developed over 50 years ago, it was quickly understood that the extraordinarily deep melt penetration and high</w:t>
      </w:r>
      <w:r w:rsidR="0085137E">
        <w:t xml:space="preserve"> </w:t>
      </w:r>
      <w:r>
        <w:t>energy efficiency was owed to the enhanced absorption from a molten metal cavity</w:t>
      </w:r>
      <w:r w:rsidR="008A2CEA">
        <w:t xml:space="preserve"> </w:t>
      </w:r>
      <w:r>
        <w:fldChar w:fldCharType="begin" w:fldLock="1"/>
      </w:r>
      <w:r w:rsidR="008A576B">
        <w:instrText>ADDIN CSL_CITATION {"citationItems":[{"id":"ITEM-1","itemData":{"author":[{"dropping-particle":"","family":"Swift-Hook","given":"D.T.","non-dropping-particle":"","parse-names":false,"suffix":""},{"dropping-particle":"","family":"Gick","given":"A.E.F.","non-dropping-particle":"","parse-names":false,"suffix":""}],"container-title":"1Welding Journal","id":"ITEM-1","issue":"11","issued":{"date-parts":[["1973"]]},"page":"492s-499s","title":"Penetration Welding with Lasers","type":"article-journal","volume":"52"},"uris":["http://www.mendeley.com/documents/?uuid=d2f12b68-9c78-4ea4-93c8-a8abb8be72d0"]}],"mendeley":{"formattedCitation":"[5]","plainTextFormattedCitation":"[5]","previouslyFormattedCitation":"[5]"},"properties":{"noteIndex":0},"schema":"https://github.com/citation-style-language/schema/raw/master/csl-citation.json"}</w:instrText>
      </w:r>
      <w:r>
        <w:fldChar w:fldCharType="separate"/>
      </w:r>
      <w:r w:rsidR="008A2CEA" w:rsidRPr="008A2CEA">
        <w:rPr>
          <w:noProof/>
        </w:rPr>
        <w:t>[5]</w:t>
      </w:r>
      <w:r>
        <w:fldChar w:fldCharType="end"/>
      </w:r>
      <w:r>
        <w:t>. More recently,</w:t>
      </w:r>
      <w:r w:rsidR="00542214">
        <w:t xml:space="preserve"> in</w:t>
      </w:r>
      <w:r>
        <w:t xml:space="preserve"> laser powder bed fusion (LPBF) additive manufacturing (AM), where a focused laser is used to selectively melt layers of metal powder to build complex 3-dimensional </w:t>
      </w:r>
      <w:r w:rsidR="00542214">
        <w:t>shapes</w:t>
      </w:r>
      <w:r>
        <w:t>, cavities have been found to play a major role as well</w:t>
      </w:r>
      <w:r w:rsidR="008A2CEA">
        <w:t xml:space="preserve"> </w:t>
      </w:r>
      <w:r>
        <w:fldChar w:fldCharType="begin" w:fldLock="1"/>
      </w:r>
      <w:r w:rsidR="008A576B">
        <w:instrText>ADDIN CSL_CITATION {"citationItems":[{"id":"ITEM-1","itemData":{"author":[{"dropping-particle":"","family":"King","given":"Wayne E.","non-dropping-particle":"","parse-names":false,"suffix":""},{"dropping-particle":"","family":"Barth","given":"Holly D.","non-dropping-particle":"","parse-names":false,"suffix":""},{"dropping-particle":"","family":"Castillo","given":"Victor M.","non-dropping-particle":"","parse-names":false,"suffix":""},{"dropping-particle":"","family":"Gallegos","given":"Gilbert F.","non-dropping-particle":"","parse-names":false,"suffix":""},{"dropping-particle":"","family":"Gibbs","given":"John W.","non-dropping-particle":"","parse-names":false,"suffix":""},{"dropping-particle":"","family":"Hahn","given":"Douglas E.","non-dropping-particle":"","parse-names":false,"suffix":""},{"dropping-particle":"","family":"Kamath","given":"Chandrika","non-dropping-particle":"","parse-names":false,"suffix":""},{"dropping-particle":"","family":"Rubenchik","given":"Alexander M.","non-dropping-particle":"","parse-names":false,"suffix":""}],"container-title":"Journal of Materials Processing Tech.","id":"ITEM-1","issue":"12","issued":{"date-parts":[["2014"]]},"page":"2915-2925","title":"Observation of keyhole-mode laser melting in laser powder-bed fusion additive manufacturing","type":"article-journal","volume":"214"},"uris":["http://www.mendeley.com/documents/?uuid=2811e2a8-4382-4a6a-9b87-d69dfde224ce"]},{"id":"ITEM-2","itemData":{"DOI":"10.1126/science.aav4687","ISSN":"0036-8075","PMID":"30792298","abstract":"We used ultrahigh-speed synchrotron x-ray imaging to quantify the phenomenon of vapor depressions (also known as keyholes) during laser melting of metals as practiced in additive manufacturing. Although expected from welding and inferred from postmortem cross sections of fusion zones, the direct visualization of the keyhole morphology and dynamics with high-energy x-rays shows that (i) keyholes are present across the range of power and scanning velocity used in laser powder bed fusion; (ii) there is a well-defined threshold from conduction mode to keyhole based on laser power density; and (iii) the transition follows the sequence of vaporization, depression of the liquid surface, instability, and then deep keyhole formation. These and other aspects provide a physical basis for three-dimensional printing in laser powder bed machines.","author":[{"dropping-particle":"","family":"Cunningham","given":"Ross","non-dropping-particle":"","parse-names":false,"suffix":""},{"dropping-particle":"","family":"Zhao","given":"Cang","non-dropping-particle":"","parse-names":false,"suffix":""},{"dropping-particle":"","family":"Parab","given":"Niranjan","non-dropping-particle":"","parse-names":false,"suffix":""},{"dropping-particle":"","family":"Kantzos","given":"Christopher","non-dropping-particle":"","parse-names":false,"suffix":""},{"dropping-particle":"","family":"Pauza","given":"Joseph","non-dropping-particle":"","parse-names":false,"suffix":""},{"dropping-particle":"","family":"Fezzaa","given":"Kamel","non-dropping-particle":"","parse-names":false,"suffix":""},{"dropping-particle":"","family":"Sun","given":"Tao","non-dropping-particle":"","parse-names":false,"suffix":""},{"dropping-particle":"","family":"Rollett","given":"Anthony D.","non-dropping-particle":"","parse-names":false,"suffix":""}],"container-title":"Science","id":"ITEM-2","issue":"6429","issued":{"date-parts":[["2019"]]},"page":"849-852","title":"Keyhole threshold and morphology in laser melting revealed by ultrahigh-speed x-ray imaging","type":"article-journal","volume":"363"},"uris":["http://www.mendeley.com/documents/?uuid=e1b75c2a-4191-41f1-8984-7c9a30976e1f"]}],"mendeley":{"formattedCitation":"[6,7]","plainTextFormattedCitation":"[6,7]","previouslyFormattedCitation":"[6,7]"},"properties":{"noteIndex":0},"schema":"https://github.com/citation-style-language/schema/raw/master/csl-citation.json"}</w:instrText>
      </w:r>
      <w:r>
        <w:fldChar w:fldCharType="separate"/>
      </w:r>
      <w:r w:rsidR="008A2CEA" w:rsidRPr="008A2CEA">
        <w:rPr>
          <w:noProof/>
        </w:rPr>
        <w:t>[6,7]</w:t>
      </w:r>
      <w:r>
        <w:fldChar w:fldCharType="end"/>
      </w:r>
      <w:r>
        <w:t>. Early analytical models of these processes calculated the effects of simple cavity geometries on laser absorption under idealized conditions</w:t>
      </w:r>
      <w:r w:rsidR="008A2CEA">
        <w:t xml:space="preserve"> </w:t>
      </w:r>
      <w:r>
        <w:fldChar w:fldCharType="begin" w:fldLock="1"/>
      </w:r>
      <w:r w:rsidR="008A2CEA">
        <w:instrText>ADDIN CSL_CITATION {"citationItems":[{"id":"ITEM-1","itemData":{"DOI":"10.1007/BF02649669","ISSN":"03602141","abstract":"Energy redistributed and absorbed in the cavity produced by a high-intensity beam during drilling and welding is systematically and quantitatively investigated. The incident energy flux is assumed to be a realistic Gaussian distribution, and the cavity is idealized by a paraboloid of revolution having both specular and diffuse reflectivities. By using a Monte Carlo method, the results show that the energy absorbed by the cavity wall deviates markedly from the Gaussian distribution. Effects of the cavity depth-to-opening radius ratio, absorptivity, and specular reflectivity on the absorbed energy are presented. A comparison of incident energy fluxes of uniform and Gaussian distributions is also made. © 1992 The Minerals, Metals &amp; Materials Society and ASM International.","author":[{"dropping-particle":"","family":"Wang","given":"S. C.","non-dropping-particle":"","parse-names":false,"suffix":""},{"dropping-particle":"","family":"Wei","given":"P. S.","non-dropping-particle":"","parse-names":false,"suffix":""}],"container-title":"Metallurgical Transactions B","id":"ITEM-1","issue":"4","issued":{"date-parts":[["1992"]]},"page":"505-511","title":"Energy-Beam redistribution and absorption in a drilling or welding cavity","type":"article-journal","volume":"23"},"uris":["http://www.mendeley.com/documents/?uuid=b5af1f3f-07c9-47ea-838f-cdd52bb9354a"]},{"id":"ITEM-2","itemData":{"DOI":"10.1088/0022-3727/30/23/006","ISSN":"00223727","abstract":"In the deep penetration laser welding of materials as well as in other laser material processing it is usual for the laser to generate a keyhole in the material. One of the principal mechanisms of energy absorption in the keyhole is the Fresnel absorption process on the keyhole wall. In order to take account of the Fresnel absorption process properly it is necessary to include the effect of multiple reflections in the keyhole. With this end in view an axisymmetrical numerical model is presented in which the keyhole geometry is not fixed at the outset, but instead the keyhole wall is considered to be a free boundary whose shape changes after each iteration in the numerical process. In this connection each complete set of reflections constitutes a step in the iteration process. Convergence is reached for a reasonably wide set of initial geometries and discretization steps. The model is used to analyse keyhole profiles and intensity distributions with depth for the cases of a Gaussian and of a uniform top-hat distribution in the laser beam. The model allows the effect of inverse bremsstrahlung absorption in the keyhole to be taken into account, this being the other principal mechanism for the absorption of laser light in the keyhole.","author":[{"dropping-particle":"","family":"Solana","given":"Pablo","non-dropping-particle":"","parse-names":false,"suffix":""},{"dropping-particle":"","family":"Negro","given":"Guillermo","non-dropping-particle":"","parse-names":false,"suffix":""}],"container-title":"Journal of Physics D: Applied Physics","id":"ITEM-2","issue":"23","issued":{"date-parts":[["1997"]]},"page":"3216-3222","title":"A study of the effect of multiple reflections on the shape of the keyhole in the laser processing of materials","type":"article-journal","volume":"30"},"uris":["http://www.mendeley.com/documents/?uuid=d24461b2-90b8-4eb0-bbaa-ee47797fcb95"]},{"id":"ITEM-3","itemData":{"DOI":"10.1016/S0017-9310(96)00223-2","ISSN":"00179310","abstract":"Energy absorption of a conical cavity truncated by a spherical cap subject to a focused beam is systematically and quantitatively investigated. The incident flux on any transverse cross-section has a Gaussian distribution, which is specified by the convergence angle, energy distribution parameter at the focal spot, and focal spot location relative to the workpiece surface. Absorption and scattering within the plasma in the cavity are assumed to be negligible. By accounting for specular and diffuse reflections the results show the effects of the spherical cap and cone angles of the cavity, locations and sizes of the focal spot, and convergence angles of the energy-beam on absorption. Asymptotic results agree with available solutions of simple models. An explanation for the occurrence of spiking in welding is also proposed. © 1997 Elsevier Science Ltd. All rights reserved.","author":[{"dropping-particle":"","family":"Ho","given":"C. Y.","non-dropping-particle":"","parse-names":false,"suffix":""},{"dropping-particle":"","family":"Wei","given":"P. S.","non-dropping-particle":"","parse-names":false,"suffix":""}],"container-title":"International Journal of Heat and Mass Transfer","id":"ITEM-3","issue":"8","issued":{"date-parts":[["1997"]]},"page":"1895-1905","title":"Energy absorption in a conical cavity truncated by spherical cap subject to a focused high-intensity beam","type":"article-journal","volume":"40"},"uris":["http://www.mendeley.com/documents/?uuid=9c86200b-8561-40e3-8d21-6bf13553bb22"]}],"mendeley":{"formattedCitation":"[8–10]","plainTextFormattedCitation":"[8–10]","previouslyFormattedCitation":"[8–10]"},"properties":{"noteIndex":0},"schema":"https://github.com/citation-style-language/schema/raw/master/csl-citation.json"}</w:instrText>
      </w:r>
      <w:r>
        <w:fldChar w:fldCharType="separate"/>
      </w:r>
      <w:r w:rsidR="008A2CEA" w:rsidRPr="008A2CEA">
        <w:rPr>
          <w:noProof/>
        </w:rPr>
        <w:t>[8–10]</w:t>
      </w:r>
      <w:r>
        <w:fldChar w:fldCharType="end"/>
      </w:r>
      <w:r>
        <w:t xml:space="preserve">. More recent simulations incorporate more complicated cavities generated by </w:t>
      </w:r>
      <w:r w:rsidR="0085137E">
        <w:t>simulated fluid dynamics</w:t>
      </w:r>
      <w:r w:rsidR="008A2CEA">
        <w:t xml:space="preserve"> </w:t>
      </w:r>
      <w:r>
        <w:fldChar w:fldCharType="begin" w:fldLock="1"/>
      </w:r>
      <w:r w:rsidR="008A2CEA">
        <w:instrText>ADDIN CSL_CITATION {"citationItems":[{"id":"ITEM-1","itemData":{"DOI":"10.1103/PhysRevApplied.11.064054","ISSN":"2331-7019","author":[{"dropping-particle":"","family":"Kouraytem","given":"Nadia","non-dropping-particle":"","parse-names":false,"suffix":""},{"dropping-particle":"","family":"Li","given":"Xuxiao","non-dropping-particle":"","parse-names":false,"suffix":""},{"dropping-particle":"","family":"Cunningham","given":"Ross","non-dropping-particle":"","parse-names":false,"suffix":""},{"dropping-particle":"","family":"Zhao","given":"Cang","non-dropping-particle":"","parse-names":false,"suffix":""},{"dropping-particle":"","family":"Parab","given":"Niranjan","non-dropping-particle":"","parse-names":false,"suffix":""},{"dropping-particle":"","family":"Sun","given":"Tao","non-dropping-particle":"","parse-names":false,"suffix":""},{"dropping-particle":"","family":"Rollett","given":"Anthony D.","non-dropping-particle":"","parse-names":false,"suffix":""},{"dropping-particle":"","family":"Spear","given":"Ashley D.","non-dropping-particle":"","parse-names":false,"suffix":""},{"dropping-particle":"","family":"Tan","given":"Wenda","non-dropping-particle":"","parse-names":false,"suffix":""}],"container-title":"Physical Review Applied","id":"ITEM-1","issue":"6","issued":{"date-parts":[["2019"]]},"page":"064054","publisher":"American Physical Society","title":"Effect of Laser-Matter Interaction on Molten Pool Flow and Keyhole Dynamics","type":"article-journal","volume":"11"},"uris":["http://www.mendeley.com/documents/?uuid=9f02e859-a067-4b75-9b25-6d427a451fdb"]},{"id":"ITEM-2","itemData":{"author":[{"dropping-particle":"","family":"Khairallah","given":"Saad A","non-dropping-particle":"","parse-names":false,"suffix":""},{"dropping-particle":"","family":"Martin","given":"Aiden A","non-dropping-particle":"","parse-names":false,"suffix":""},{"dropping-particle":"","family":"Lee","given":"Jonathan R I","non-dropping-particle":"","parse-names":false,"suffix":""},{"dropping-particle":"","family":"Guss","given":"Gabe","non-dropping-particle":"","parse-names":false,"suffix":""},{"dropping-particle":"","family":"Calta","given":"Nicholas P","non-dropping-particle":"","parse-names":false,"suffix":""},{"dropping-particle":"","family":"Hammons","given":"Joshua A","non-dropping-particle":"","parse-names":false,"suffix":""},{"dropping-particle":"","family":"Nielsen","given":"Michael H","non-dropping-particle":"","parse-names":false,"suffix":""},{"dropping-particle":"","family":"Chaput","given":"Kevin","non-dropping-particle":"","parse-names":false,"suffix":""},{"dropping-particle":"","family":"Schwalbach","given":"Edwin","non-dropping-particle":"","parse-names":false,"suffix":""},{"dropping-particle":"","family":"Shah","given":"Megna N","non-dropping-particle":"","parse-names":false,"suffix":""},{"dropping-particle":"","family":"Chapman","given":"Michael G","non-dropping-particle":"","parse-names":false,"suffix":""},{"dropping-particle":"","family":"Willey","given":"Trevor M","non-dropping-particle":"","parse-names":false,"suffix":""},{"dropping-particle":"","family":"Rubenchik","given":"Alexander M","non-dropping-particle":"","parse-names":false,"suffix":""},{"dropping-particle":"","family":"Anderson","given":"Andrew T","non-dropping-particle":"","parse-names":false,"suffix":""},{"dropping-particle":"","family":"Wang","given":"Y Morris","non-dropping-particle":"","parse-names":false,"suffix":""},{"dropping-particle":"","family":"Matthews","given":"Manyalibo J","non-dropping-particle":"","parse-names":false,"suffix":""},{"dropping-particle":"","family":"King","given":"Wayne E","non-dropping-particle":"","parse-names":false,"suffix":""}],"container-title":"Science","id":"ITEM-2","issued":{"date-parts":[["2020"]]},"page":"660-665","title":"Controlling interdependent meso-nanosecond dynamics and defect generation in metal 3D printing","type":"article-journal","volume":"368"},"uris":["http://www.mendeley.com/documents/?uuid=aa882cf5-4320-4ccd-a1a1-6e70da5bb787"]}],"mendeley":{"formattedCitation":"[11,12]","plainTextFormattedCitation":"[11,12]","previouslyFormattedCitation":"[11,12]"},"properties":{"noteIndex":0},"schema":"https://github.com/citation-style-language/schema/raw/master/csl-citation.json"}</w:instrText>
      </w:r>
      <w:r>
        <w:fldChar w:fldCharType="separate"/>
      </w:r>
      <w:r w:rsidR="008A2CEA" w:rsidRPr="008A2CEA">
        <w:rPr>
          <w:noProof/>
        </w:rPr>
        <w:t>[11,12]</w:t>
      </w:r>
      <w:r>
        <w:fldChar w:fldCharType="end"/>
      </w:r>
      <w:r>
        <w:t xml:space="preserve"> or from experimental data</w:t>
      </w:r>
      <w:r w:rsidR="008A2CEA">
        <w:t xml:space="preserve"> </w:t>
      </w:r>
      <w:r>
        <w:fldChar w:fldCharType="begin" w:fldLock="1"/>
      </w:r>
      <w:r w:rsidR="008A2CEA">
        <w:instrText>ADDIN CSL_CITATION {"citationItems":[{"id":"ITEM-1","itemData":{"DOI":"10.2351/7.0000024","author":[{"dropping-particle":"","family":"Lind","given":"Jannik","non-dropping-particle":"","parse-names":false,"suffix":""},{"dropping-particle":"","family":"Fetzer","given":"Florian","non-dropping-particle":"","parse-names":false,"suffix":""},{"dropping-particle":"","family":"Blazquez-sanchez","given":"David","non-dropping-particle":"","parse-names":false,"suffix":""},{"dropping-particle":"","family":"Weidensdörfer","given":"Jens","non-dropping-particle":"","parse-names":false,"suffix":""},{"dropping-particle":"","family":"Weber","given":"Rudolf","non-dropping-particle":"","parse-names":false,"suffix":""},{"dropping-particle":"","family":"Lind","given":"Jannik","non-dropping-particle":"","parse-names":false,"suffix":""}],"container-title":"Journal of Laser Applications","id":"ITEM-1","issue":"032015","issued":{"date-parts":[["2020"]]},"page":"1-5","publisher":"Laser Institute of America","title":"Geometry and absorptance of the cutting fronts during laser beam cutting Geometry and absorptance of the cutting fronts during laser beam cutting","type":"article-journal","volume":"032"},"uris":["http://www.mendeley.com/documents/?uuid=170557a4-9718-4225-92ea-ea0b31c18095"]}],"mendeley":{"formattedCitation":"[13]","plainTextFormattedCitation":"[13]","previouslyFormattedCitation":"[13]"},"properties":{"noteIndex":0},"schema":"https://github.com/citation-style-language/schema/raw/master/csl-citation.json"}</w:instrText>
      </w:r>
      <w:r>
        <w:fldChar w:fldCharType="separate"/>
      </w:r>
      <w:r w:rsidR="008A2CEA" w:rsidRPr="008A2CEA">
        <w:rPr>
          <w:noProof/>
        </w:rPr>
        <w:t>[13]</w:t>
      </w:r>
      <w:r>
        <w:fldChar w:fldCharType="end"/>
      </w:r>
      <w:r>
        <w:t xml:space="preserve">. </w:t>
      </w:r>
    </w:p>
    <w:p w:rsidR="004C0B4F" w:rsidRDefault="004C0B4F" w:rsidP="004C0B4F">
      <w:pPr>
        <w:spacing w:line="360" w:lineRule="auto"/>
        <w:ind w:firstLine="360"/>
      </w:pPr>
      <w:r>
        <w:t>In laser-metal processing, these cavities are generally referred to as vapor depressions due to the physics of their formation. Intense irradiation of a metal surface creates a boiling, molten pool that is depressed below its initial surface height due to a vaporization-induced recoil force. This is counteracted by a surface tension pressure that seeks to minimize surface energy by closing the opening. At relatively high irradiances (&gt; 1 MW/cm</w:t>
      </w:r>
      <w:r w:rsidRPr="00B8217F">
        <w:rPr>
          <w:vertAlign w:val="superscript"/>
        </w:rPr>
        <w:t>2</w:t>
      </w:r>
      <w:r>
        <w:t xml:space="preserve">), these vapor depressions can be especially deep and narrow </w:t>
      </w:r>
      <w:r w:rsidR="00977FBA">
        <w:t>that</w:t>
      </w:r>
      <w:r>
        <w:t xml:space="preserve"> are colloquially referred to as keyholes. LPBF AM typically uses lower irradiances, which although form vapor depressions do not necessarily develop into a deep keyhole</w:t>
      </w:r>
      <w:r w:rsidR="008A2CEA">
        <w:t xml:space="preserve"> </w:t>
      </w:r>
      <w:r>
        <w:fldChar w:fldCharType="begin" w:fldLock="1"/>
      </w:r>
      <w:r w:rsidR="008A576B">
        <w:instrText>ADDIN CSL_CITATION {"citationItems":[{"id":"ITEM-1","itemData":{"DOI":"10.1126/science.aav4687","ISSN":"0036-8075","PMID":"30792298","abstract":"We used ultrahigh-speed synchrotron x-ray imaging to quantify the phenomenon of vapor depressions (also known as keyholes) during laser melting of metals as practiced in additive manufacturing. Although expected from welding and inferred from postmortem cross sections of fusion zones, the direct visualization of the keyhole morphology and dynamics with high-energy x-rays shows that (i) keyholes are present across the range of power and scanning velocity used in laser powder bed fusion; (ii) there is a well-defined threshold from conduction mode to keyhole based on laser power density; and (iii) the transition follows the sequence of vaporization, depression of the liquid surface, instability, and then deep keyhole formation. These and other aspects provide a physical basis for three-dimensional printing in laser powder bed machines.","author":[{"dropping-particle":"","family":"Cunningham","given":"Ross","non-dropping-particle":"","parse-names":false,"suffix":""},{"dropping-particle":"","family":"Zhao","given":"Cang","non-dropping-particle":"","parse-names":false,"suffix":""},{"dropping-particle":"","family":"Parab","given":"Niranjan","non-dropping-particle":"","parse-names":false,"suffix":""},{"dropping-particle":"","family":"Kantzos","given":"Christopher","non-dropping-particle":"","parse-names":false,"suffix":""},{"dropping-particle":"","family":"Pauza","given":"Joseph","non-dropping-particle":"","parse-names":false,"suffix":""},{"dropping-particle":"","family":"Fezzaa","given":"Kamel","non-dropping-particle":"","parse-names":false,"suffix":""},{"dropping-particle":"","family":"Sun","given":"Tao","non-dropping-particle":"","parse-names":false,"suffix":""},{"dropping-particle":"","family":"Rollett","given":"Anthony D.","non-dropping-particle":"","parse-names":false,"suffix":""}],"container-title":"Science","id":"ITEM-1","issue":"6429","issued":{"date-parts":[["2019"]]},"page":"849-852","title":"Keyhole threshold and morphology in laser melting revealed by ultrahigh-speed x-ray imaging","type":"article-journal","volume":"363"},"uris":["http://www.mendeley.com/documents/?uuid=e1b75c2a-4191-41f1-8984-7c9a30976e1f"]}],"mendeley":{"formattedCitation":"[7]","plainTextFormattedCitation":"[7]","previouslyFormattedCitation":"[7]"},"properties":{"noteIndex":0},"schema":"https://github.com/citation-style-language/schema/raw/master/csl-citation.json"}</w:instrText>
      </w:r>
      <w:r>
        <w:fldChar w:fldCharType="separate"/>
      </w:r>
      <w:r w:rsidR="008A2CEA" w:rsidRPr="008A2CEA">
        <w:rPr>
          <w:noProof/>
        </w:rPr>
        <w:t>[7]</w:t>
      </w:r>
      <w:r>
        <w:fldChar w:fldCharType="end"/>
      </w:r>
      <w:r>
        <w:t xml:space="preserve">. As a result of the innate relationship between laser power absorption and cavity shape, the stability of the vapor depression is critically important. </w:t>
      </w:r>
    </w:p>
    <w:p w:rsidR="004C0B4F" w:rsidRDefault="004C0B4F" w:rsidP="004C0B4F">
      <w:pPr>
        <w:spacing w:line="360" w:lineRule="auto"/>
        <w:ind w:firstLine="360"/>
      </w:pPr>
      <w:r>
        <w:t>The tug-of-war between primarily vaporization and surface tension induced forces means that the cavities are inherently metastable. For LPBF AM, even constant processing conditions (laser power, scan speed, etc.) do not guarantee stability as scan strategies and powder bed variations can locally affect cavity behavior. Vapor depression instability can produce mechanically deleterious porosity as pores result from stochastic events where gas bubbles are trapped by a fast-moving solidification front in the wake of the scanned laser. Pore forming dynamics investigated through simulation</w:t>
      </w:r>
      <w:r w:rsidR="008A2CEA">
        <w:t xml:space="preserve"> </w:t>
      </w:r>
      <w:r>
        <w:fldChar w:fldCharType="begin" w:fldLock="1"/>
      </w:r>
      <w:r w:rsidR="008A576B">
        <w:instrText>ADDIN CSL_CITATION {"citationItems":[{"id":"ITEM-1","itemData":{"DOI":"10.1016/j.addma.2019.100835","ISSN":"22148604","abstract":"Metal additive manufacturing, despite of offering unique capabilities e.g. unlimited design freedom, short manufacturing time, etc., suffers from raft of intrinsic defects. Porosity is of the defects which can badly deteriorate a part's performance. In this respect, enabling one to observe and predict the porosity during this process is of high importance. To this end, in this work a combined numerical and experimental approach has been used to analyze the formation, evolution and disappearance of keyhole and keyhole-induced porosities along with their initiating mechanisms, during single track L-PBF of a Ti6Al4V alloy. In this respect, a high-fidelity numerical model based on the Finite Volume Method (FVM) and accomplished in the commercial software Flow-3D is developed. The model accounts for the major physics taking place during the laser-scanning step of the L-PBF process. To better simulate the actual laser-material interaction, multiple reflection with the ray-tracing method has been implemented along with the Fresnel absorption function. The results show that during the keyhole regime, the heating rises dramatically compared to the shallow-depth melt pool regime due to the large entrapment of laser rays in the keyhole cavities. Also a detailed parametric study is performed to investigate the effect of input power on thermal absorptivity, heat transfer and melt pool anatomy. Furthermore, an X-ray Computed Tomography (X-CT) analysis is carried out to visualize the pores formed during the L-PBF process. It is shown, that the predicted shape, size and depth of the pores are in very good agreement with those found by either X-CT or optical and 3D digital microscopic images.","author":[{"dropping-particle":"","family":"Bayat","given":"Mohamad","non-dropping-particle":"","parse-names":false,"suffix":""},{"dropping-particle":"","family":"Thanki","given":"Aditi","non-dropping-particle":"","parse-names":false,"suffix":""},{"dropping-particle":"","family":"Mohanty","given":"Sankhya","non-dropping-particle":"","parse-names":false,"suffix":""},{"dropping-particle":"","family":"Witvrouw","given":"Ann","non-dropping-particle":"","parse-names":false,"suffix":""},{"dropping-particle":"","family":"Yang","given":"Shoufeng","non-dropping-particle":"","parse-names":false,"suffix":""},{"dropping-particle":"","family":"Thorborg","given":"Jesper","non-dropping-particle":"","parse-names":false,"suffix":""},{"dropping-particle":"","family":"Tiedje","given":"Niels Skat","non-dropping-particle":"","parse-names":false,"suffix":""},{"dropping-particle":"","family":"Hattel","given":"Jesper Henri","non-dropping-particle":"","parse-names":false,"suffix":""}],"container-title":"Additive Manufacturing","id":"ITEM-1","issue":"April","issued":{"date-parts":[["2019"]]},"page":"100835","publisher":"Elsevier","title":"Keyhole-induced porosities in Laser-based Powder Bed Fusion (L-PBF) of Ti6Al4V: High-fidelity modelling and experimental validation","type":"article-journal","volume":"30"},"uris":["http://www.mendeley.com/documents/?uuid=77bc44aa-3b24-4c53-94a4-c2299b553798"]},{"id":"ITEM-2","itemData":{"author":[{"dropping-particle":"","family":"Khairallah","given":"Saad A","non-dropping-particle":"","parse-names":false,"suffix":""},{"dropping-particle":"","family":"Martin","given":"Aiden A","non-dropping-particle":"","parse-names":false,"suffix":""},{"dropping-particle":"","family":"Lee","given":"Jonathan R I","non-dropping-particle":"","parse-names":false,"suffix":""},{"dropping-particle":"","family":"Guss","given":"Gabe","non-dropping-particle":"","parse-names":false,"suffix":""},{"dropping-particle":"","family":"Calta","given":"Nicholas P","non-dropping-particle":"","parse-names":false,"suffix":""},{"dropping-particle":"","family":"Hammons","given":"Joshua A","non-dropping-particle":"","parse-names":false,"suffix":""},{"dropping-particle":"","family":"Nielsen","given":"Michael H","non-dropping-particle":"","parse-names":false,"suffix":""},{"dropping-particle":"","family":"Chaput","given":"Kevin","non-dropping-particle":"","parse-names":false,"suffix":""},{"dropping-particle":"","family":"Schwalbach","given":"Edwin","non-dropping-particle":"","parse-names":false,"suffix":""},{"dropping-particle":"","family":"Shah","given":"Megna N","non-dropping-particle":"","parse-names":false,"suffix":""},{"dropping-particle":"","family":"Chapman","given":"Michael G","non-dropping-particle":"","parse-names":false,"suffix":""},{"dropping-particle":"","family":"Willey","given":"Trevor M","non-dropping-particle":"","parse-names":false,"suffix":""},{"dropping-particle":"","family":"Rubenchik","given":"Alexander M","non-dropping-particle":"","parse-names":false,"suffix":""},{"dropping-particle":"","family":"Anderson","given":"Andrew T","non-dropping-particle":"","parse-names":false,"suffix":""},{"dropping-particle":"","family":"Wang","given":"Y Morris","non-dropping-particle":"","parse-names":false,"suffix":""},{"dropping-particle":"","family":"Matthews","given":"Manyalibo J","non-dropping-particle":"","parse-names":false,"suffix":""},{"dropping-particle":"","family":"King","given":"Wayne E","non-dropping-particle":"","parse-names":false,"suffix":""}],"container-title":"Science","id":"ITEM-2","issued":{"date-parts":[["2020"]]},"page":"660-665","title":"Controlling interdependent meso-nanosecond dynamics and defect generation in metal 3D printing","type":"article-journal","volume":"368"},"uris":["http://www.mendeley.com/documents/?uuid=aa882cf5-4320-4ccd-a1a1-6e70da5bb787"]}],"mendeley":{"formattedCitation":"[12,14]","plainTextFormattedCitation":"[12,14]","previouslyFormattedCitation":"[12,14]"},"properties":{"noteIndex":0},"schema":"https://github.com/citation-style-language/schema/raw/master/csl-citation.json"}</w:instrText>
      </w:r>
      <w:r>
        <w:fldChar w:fldCharType="separate"/>
      </w:r>
      <w:r w:rsidR="008A2CEA" w:rsidRPr="008A2CEA">
        <w:rPr>
          <w:noProof/>
        </w:rPr>
        <w:t>[12,14]</w:t>
      </w:r>
      <w:r>
        <w:fldChar w:fldCharType="end"/>
      </w:r>
      <w:r>
        <w:t xml:space="preserve"> reveal the </w:t>
      </w:r>
      <w:r>
        <w:lastRenderedPageBreak/>
        <w:t xml:space="preserve">intimate relationship between laser absorption and cavity geometry. In general, as a keyhole grows deeper, laser energy absorption is highest at the bottom. For a melt with negative </w:t>
      </w:r>
      <w:r w:rsidRPr="009C5E97">
        <w:t>temperature</w:t>
      </w:r>
      <w:r>
        <w:t>-</w:t>
      </w:r>
      <w:r w:rsidRPr="009C5E97">
        <w:t>dependent surface tension coefficient</w:t>
      </w:r>
      <w:r w:rsidR="008A2CEA">
        <w:t xml:space="preserve"> </w:t>
      </w:r>
      <w:r>
        <w:fldChar w:fldCharType="begin" w:fldLock="1"/>
      </w:r>
      <w:r w:rsidR="008A2CEA">
        <w:instrText>ADDIN CSL_CITATION {"citationItems":[{"id":"ITEM-1","itemData":{"DOI":"10.1038/s41467-018-07900-9","ISSN":"20411723","PMID":"30575762","abstract":"Internal flow behaviour during melt-pool-based metal manufacturing remains unclear and hinders progression to process optimisation. In this contribution, we present direct time-resolved imaging of melt pool flow dynamics from a high-energy synchrotron radiation experiment. We track internal flow streams during arc welding of steel and measure instantaneous flow velocities ranging from 0.1 m s −1 to 0.5 m s −1 . When the temperature-dependent surface tension coefficient is negative, bulk turbulence is the main flow mechanism and the critical velocity for surface turbulence is below the limits identified in previous theoretical studies. When the alloy exhibits a positive temperature-dependent surface tension coefficient, surface turbulence occurs and derisory oxides can be entrapped within the subsequent solid as result of higher flow velocities. The widely used arc welding and the emerging arc additive manufacturing routes can be optimised by controlling internal melt flow through adjusting surface active elements.","author":[{"dropping-particle":"","family":"Aucott","given":"Lee","non-dropping-particle":"","parse-names":false,"suffix":""},{"dropping-particle":"","family":"Dong","given":"Hongbiao","non-dropping-particle":"","parse-names":false,"suffix":""},{"dropping-particle":"","family":"Mirihanage","given":"Wajira","non-dropping-particle":"","parse-names":false,"suffix":""},{"dropping-particle":"","family":"Atwood","given":"Robert","non-dropping-particle":"","parse-names":false,"suffix":""},{"dropping-particle":"","family":"Kidess","given":"Anton","non-dropping-particle":"","parse-names":false,"suffix":""},{"dropping-particle":"","family":"Gao","given":"Shian","non-dropping-particle":"","parse-names":false,"suffix":""},{"dropping-particle":"","family":"Wen","given":"Shuwen","non-dropping-particle":"","parse-names":false,"suffix":""},{"dropping-particle":"","family":"Marsden","given":"John","non-dropping-particle":"","parse-names":false,"suffix":""},{"dropping-particle":"","family":"Feng","given":"Shuo","non-dropping-particle":"","parse-names":false,"suffix":""},{"dropping-particle":"","family":"Tong","given":"Mingming","non-dropping-particle":"","parse-names":false,"suffix":""},{"dropping-particle":"","family":"Connolley","given":"Thomas","non-dropping-particle":"","parse-names":false,"suffix":""},{"dropping-particle":"","family":"Drakopoulos","given":"Michael","non-dropping-particle":"","parse-names":false,"suffix":""},{"dropping-particle":"","family":"Kleijn","given":"Chris R.","non-dropping-particle":"","parse-names":false,"suffix":""},{"dropping-particle":"","family":"Richardson","given":"Ian M.","non-dropping-particle":"","parse-names":false,"suffix":""},{"dropping-particle":"","family":"Browne","given":"David J.","non-dropping-particle":"","parse-names":false,"suffix":""},{"dropping-particle":"","family":"Mathiesen","given":"Ragnvald H.","non-dropping-particle":"","parse-names":false,"suffix":""},{"dropping-particle":"V.","family":"Atkinson","given":"Helen","non-dropping-particle":"","parse-names":false,"suffix":""}],"container-title":"Nature Communications","id":"ITEM-1","issue":"1","issued":{"date-parts":[["2018"]]},"page":"1-7","publisher":"Springer US","title":"Revealing internal flow behaviour in arc welding and additive manufacturing of metals","type":"article-journal","volume":"9"},"uris":["http://www.mendeley.com/documents/?uuid=5f7f0404-3996-4932-912a-01a723248df7"]}],"mendeley":{"formattedCitation":"[15]","plainTextFormattedCitation":"[15]","previouslyFormattedCitation":"[15]"},"properties":{"noteIndex":0},"schema":"https://github.com/citation-style-language/schema/raw/master/csl-citation.json"}</w:instrText>
      </w:r>
      <w:r>
        <w:fldChar w:fldCharType="separate"/>
      </w:r>
      <w:r w:rsidR="008A2CEA" w:rsidRPr="008A2CEA">
        <w:rPr>
          <w:noProof/>
        </w:rPr>
        <w:t>[15]</w:t>
      </w:r>
      <w:r>
        <w:fldChar w:fldCharType="end"/>
      </w:r>
      <w:r>
        <w:t xml:space="preserve">, the resulting </w:t>
      </w:r>
      <w:r w:rsidR="00977FBA">
        <w:t xml:space="preserve">local </w:t>
      </w:r>
      <w:r>
        <w:t>rise in temperature increases the local recoil pressure and reduces the surface tension. Meanwhile, the steep sidewalls above the keyhole bottom are cooler because the laser light is mostly deflected deeper. Consequently, this region experiences a</w:t>
      </w:r>
      <w:r w:rsidR="00977FBA">
        <w:t xml:space="preserve"> relative</w:t>
      </w:r>
      <w:r>
        <w:t xml:space="preserve"> increase in surface tension that overcomes the recoil </w:t>
      </w:r>
      <w:r w:rsidR="00977FBA">
        <w:t>force</w:t>
      </w:r>
      <w:r w:rsidR="008A2CEA">
        <w:t xml:space="preserve"> </w:t>
      </w:r>
      <w:r>
        <w:fldChar w:fldCharType="begin" w:fldLock="1"/>
      </w:r>
      <w:r w:rsidR="00C82E5F">
        <w:instrText>ADDIN CSL_CITATION {"citationItems":[{"id":"ITEM-1","itemData":{"DOI":"10.1016/j.addma.2019.100835","ISSN":"22148604","abstract":"Metal additive manufacturing, despite of offering unique capabilities e.g. unlimited design freedom, short manufacturing time, etc., suffers from raft of intrinsic defects. Porosity is of the defects which can badly deteriorate a part's performance. In this respect, enabling one to observe and predict the porosity during this process is of high importance. To this end, in this work a combined numerical and experimental approach has been used to analyze the formation, evolution and disappearance of keyhole and keyhole-induced porosities along with their initiating mechanisms, during single track L-PBF of a Ti6Al4V alloy. In this respect, a high-fidelity numerical model based on the Finite Volume Method (FVM) and accomplished in the commercial software Flow-3D is developed. The model accounts for the major physics taking place during the laser-scanning step of the L-PBF process. To better simulate the actual laser-material interaction, multiple reflection with the ray-tracing method has been implemented along with the Fresnel absorption function. The results show that during the keyhole regime, the heating rises dramatically compared to the shallow-depth melt pool regime due to the large entrapment of laser rays in the keyhole cavities. Also a detailed parametric study is performed to investigate the effect of input power on thermal absorptivity, heat transfer and melt pool anatomy. Furthermore, an X-ray Computed Tomography (X-CT) analysis is carried out to visualize the pores formed during the L-PBF process. It is shown, that the predicted shape, size and depth of the pores are in very good agreement with those found by either X-CT or optical and 3D digital microscopic images.","author":[{"dropping-particle":"","family":"Bayat","given":"Mohamad","non-dropping-particle":"","parse-names":false,"suffix":""},{"dropping-particle":"","family":"Thanki","given":"Aditi","non-dropping-particle":"","parse-names":false,"suffix":""},{"dropping-particle":"","family":"Mohanty","given":"Sankhya","non-dropping-particle":"","parse-names":false,"suffix":""},{"dropping-particle":"","family":"Witvrouw","given":"Ann","non-dropping-particle":"","parse-names":false,"suffix":""},{"dropping-particle":"","family":"Yang","given":"Shoufeng","non-dropping-particle":"","parse-names":false,"suffix":""},{"dropping-particle":"","family":"Thorborg","given":"Jesper","non-dropping-particle":"","parse-names":false,"suffix":""},{"dropping-particle":"","family":"Tiedje","given":"Niels Skat","non-dropping-particle":"","parse-names":false,"suffix":""},{"dropping-particle":"","family":"Hattel","given":"Jesper Henri","non-dropping-particle":"","parse-names":false,"suffix":""}],"container-title":"Additive Manufacturing","id":"ITEM-1","issue":"April","issued":{"date-parts":[["2019"]]},"page":"100835","publisher":"Elsevier","title":"Keyhole-induced porosities in Laser-based Powder Bed Fusion (L-PBF) of Ti6Al4V: High-fidelity modelling and experimental validation","type":"article-journal","volume":"30"},"uris":["http://www.mendeley.com/documents/?uuid=77bc44aa-3b24-4c53-94a4-c2299b553798"]}],"mendeley":{"formattedCitation":"[14]","plainTextFormattedCitation":"[14]","previouslyFormattedCitation":"[14]"},"properties":{"noteIndex":0},"schema":"https://github.com/citation-style-language/schema/raw/master/csl-citation.json"}</w:instrText>
      </w:r>
      <w:r>
        <w:fldChar w:fldCharType="separate"/>
      </w:r>
      <w:r w:rsidR="008A576B" w:rsidRPr="008A576B">
        <w:rPr>
          <w:noProof/>
        </w:rPr>
        <w:t>[14]</w:t>
      </w:r>
      <w:r>
        <w:fldChar w:fldCharType="end"/>
      </w:r>
      <w:r>
        <w:t>. Together, these events create a situation where the cavity pinches off the keyhole and traps vapor at the bottom. Furthermore, during these events the incoming laser absorption is reduced as it is momentarily incident to a smaller cavity</w:t>
      </w:r>
      <w:r w:rsidR="008A2CEA">
        <w:t xml:space="preserve"> </w:t>
      </w:r>
      <w:r>
        <w:fldChar w:fldCharType="begin" w:fldLock="1"/>
      </w:r>
      <w:r w:rsidR="00C82E5F">
        <w:instrText>ADDIN CSL_CITATION {"citationItems":[{"id":"ITEM-1","itemData":{"author":[{"dropping-particle":"","family":"Fetzer","given":"Florian","non-dropping-particle":"","parse-names":false,"suffix":""},{"dropping-particle":"","family":"Hagenlocher","given":"Christian","non-dropping-particle":"","parse-names":false,"suffix":""},{"dropping-particle":"","family":"Weber","given":"Rudolf","non-dropping-particle":"","parse-names":false,"suffix":""},{"dropping-particle":"","family":"Graf","given":"Thomas","non-dropping-particle":"","parse-names":false,"suffix":""}],"container-title":"Optics &amp; Laser Technology","id":"ITEM-1","issued":{"date-parts":[["2020"]]},"page":"106562","title":"Geometry and stability of the capillary during deep-penetration laser welding of AlMgSi at high feed rates","type":"article-journal","volume":"133"},"uris":["http://www.mendeley.com/documents/?uuid=6abed1c0-d753-49b0-b650-e72867c0a8d0"]}],"mendeley":{"formattedCitation":"[16]","plainTextFormattedCitation":"[16]","previouslyFormattedCitation":"[16]"},"properties":{"noteIndex":0},"schema":"https://github.com/citation-style-language/schema/raw/master/csl-citation.json"}</w:instrText>
      </w:r>
      <w:r>
        <w:fldChar w:fldCharType="separate"/>
      </w:r>
      <w:r w:rsidR="008A576B" w:rsidRPr="008A576B">
        <w:rPr>
          <w:noProof/>
        </w:rPr>
        <w:t>[16]</w:t>
      </w:r>
      <w:r>
        <w:fldChar w:fldCharType="end"/>
      </w:r>
      <w:r>
        <w:t xml:space="preserve">. This entire pore-formation process occurs on the scale of microseconds or less, depending on processing conditions. </w:t>
      </w:r>
    </w:p>
    <w:p w:rsidR="004C0B4F" w:rsidRDefault="004C0B4F" w:rsidP="004C0B4F">
      <w:pPr>
        <w:spacing w:line="360" w:lineRule="auto"/>
        <w:ind w:firstLine="360"/>
      </w:pPr>
      <w:r>
        <w:t>Direct observation of the vapor depression geometry is becoming commonplace due to recent advancements using high-speed synchrotron x-ray imaging</w:t>
      </w:r>
      <w:r w:rsidR="008A2CEA">
        <w:t xml:space="preserve"> </w:t>
      </w:r>
      <w:r>
        <w:fldChar w:fldCharType="begin" w:fldLock="1"/>
      </w:r>
      <w:r w:rsidR="00C82E5F">
        <w:instrText>ADDIN CSL_CITATION {"citationItems":[{"id":"ITEM-1","itemData":{"DOI":"10.1038/s41598-017-03761-2","ISSN":"20452322","PMID":"28620232","abstract":"We employ the high-speed synchrotron hard X-ray imaging and diffraction techniques to monitor the laser powder bed fusion (LPBF) process of Ti-6Al-4V in situ and in real time. We demonstrate that many scientifically and technologically significant phenomena in LPBF, including melt pool dynamics, powder ejection, rapid solidification, and phase transformation, can be probed with unprecedented spatial and temporal resolutions. In particular, the keyhole pore formation is experimentally revealed with high spatial and temporal resolutions. The solidification rate is quantitatively measured, and the slowly decrease in solidification rate during the relatively steady state could be a manifestation of the recalescence phenomenon. The high-speed diffraction enables a reasonable estimation of the cooling rate and phase transformation rate, and the diffusionless transformation from β to α ’ phase is evident. The data present here will facilitate the understanding of dynamics and kinetics in metal LPBF process, and the experiment platform established will undoubtedly become a new paradigm for future research and development of metal additive manufacturing.","author":[{"dropping-particle":"","family":"Zhao","given":"Cang","non-dropping-particle":"","parse-names":false,"suffix":""},{"dropping-particle":"","family":"Fezzaa","given":"Kamel","non-dropping-particle":"","parse-names":false,"suffix":""},{"dropping-particle":"","family":"Cunningham","given":"Ross W.","non-dropping-particle":"","parse-names":false,"suffix":""},{"dropping-particle":"","family":"Wen","given":"Haidan","non-dropping-particle":"","parse-names":false,"suffix":""},{"dropping-particle":"","family":"Carlo","given":"Francesco","non-dropping-particle":"De","parse-names":false,"suffix":""},{"dropping-particle":"","family":"Chen","given":"Lianyi","non-dropping-particle":"","parse-names":false,"suffix":""},{"dropping-particle":"","family":"Rollett","given":"Anthony D.","non-dropping-particle":"","parse-names":false,"suffix":""},{"dropping-particle":"","family":"Sun","given":"Tao","non-dropping-particle":"","parse-names":false,"suffix":""}],"container-title":"Scientific Reports","id":"ITEM-1","issued":{"date-parts":[["2017"]]},"page":"3602","publisher":"Springer US","title":"Real-time monitoring of laser powder bed fusion process using high-speed X-ray imaging and diffraction","type":"article-journal","volume":"7"},"uris":["http://www.mendeley.com/documents/?uuid=4996199e-5788-43a9-89be-95d29ce00344"]},{"id":"ITEM-2","itemData":{"DOI":"10.1107/S1600577518009554","abstract":"The high-speed synchrotron X-ray imaging technique was synchronized with a custom-built laser-melting setup to capture the dynamics of laser powder-bed fusion processes in situ. Various significant phenomena, including vapor-depression and melt-pool dynamics and powder-spatter ejection, were captured with high spatial and temporal resolution. Imaging frame rates of up to 10 MHz were used to capture the rapid changes in these highly dynamic phenomena. At the same time, relatively slow frame rates were employed to capture large-scale changes during the process. This experimental platform will be vital in the further understanding of laser additive manufacturing processes and will be particularly helpful in guiding efforts to reduce or eliminate microstructural defects in additively manufactured parts.","author":[{"dropping-particle":"","family":"Parab","given":"Niranjan D","non-dropping-particle":"","parse-names":false,"suffix":""},{"dropping-particle":"","family":"Escano","given":"Luis I","non-dropping-particle":"","parse-names":false,"suffix":""},{"dropping-particle":"","family":"Fezzaa","given":"Kamel","non-dropping-particle":"","parse-names":false,"suffix":""},{"dropping-particle":"","family":"Everhart","given":"Wes","non-dropping-particle":"","parse-names":false,"suffix":""},{"dropping-particle":"","family":"Rollett","given":"Anthony D","non-dropping-particle":"","parse-names":false,"suffix":""},{"dropping-particle":"","family":"Chen","given":"Lianyi","non-dropping-particle":"","parse-names":false,"suffix":""},{"dropping-particle":"","family":"Sun","given":"Tao","non-dropping-particle":"","parse-names":false,"suffix":""}],"container-title":"Journal of Synchrotron Radiation","id":"ITEM-2","issued":{"date-parts":[["2018"]]},"page":"1467-1477","publisher":"International Union of Crystallography","title":"Ultrafast X-ray imaging of laser – metal additive manufacturing processes","type":"article-journal","volume":"25"},"uris":["http://www.mendeley.com/documents/?uuid=c3ea10d9-8adb-4e0f-b3c3-f61c9a6f8f83"]},{"id":"ITEM-3","itemData":{"DOI":"10.1126/science.aav4687","ISSN":"0036-8075","PMID":"30792298","abstract":"We used ultrahigh-speed synchrotron x-ray imaging to quantify the phenomenon of vapor depressions (also known as keyholes) during laser melting of metals as practiced in additive manufacturing. Although expected from welding and inferred from postmortem cross sections of fusion zones, the direct visualization of the keyhole morphology and dynamics with high-energy x-rays shows that (i) keyholes are present across the range of power and scanning velocity used in laser powder bed fusion; (ii) there is a well-defined threshold from conduction mode to keyhole based on laser power density; and (iii) the transition follows the sequence of vaporization, depression of the liquid surface, instability, and then deep keyhole formation. These and other aspects provide a physical basis for three-dimensional printing in laser powder bed machines.","author":[{"dropping-particle":"","family":"Cunningham","given":"Ross","non-dropping-particle":"","parse-names":false,"suffix":""},{"dropping-particle":"","family":"Zhao","given":"Cang","non-dropping-particle":"","parse-names":false,"suffix":""},{"dropping-particle":"","family":"Parab","given":"Niranjan","non-dropping-particle":"","parse-names":false,"suffix":""},{"dropping-particle":"","family":"Kantzos","given":"Christopher","non-dropping-particle":"","parse-names":false,"suffix":""},{"dropping-particle":"","family":"Pauza","given":"Joseph","non-dropping-particle":"","parse-names":false,"suffix":""},{"dropping-particle":"","family":"Fezzaa","given":"Kamel","non-dropping-particle":"","parse-names":false,"suffix":""},{"dropping-particle":"","family":"Sun","given":"Tao","non-dropping-particle":"","parse-names":false,"suffix":""},{"dropping-particle":"","family":"Rollett","given":"Anthony D.","non-dropping-particle":"","parse-names":false,"suffix":""}],"container-title":"Science","id":"ITEM-3","issue":"6429","issued":{"date-parts":[["2019"]]},"page":"849-852","title":"Keyhole threshold and morphology in laser melting revealed by ultrahigh-speed x-ray imaging","type":"article-journal","volume":"363"},"uris":["http://www.mendeley.com/documents/?uuid=e1b75c2a-4191-41f1-8984-7c9a30976e1f"]}],"mendeley":{"formattedCitation":"[7,17,18]","plainTextFormattedCitation":"[7,17,18]","previouslyFormattedCitation":"[7,17,18]"},"properties":{"noteIndex":0},"schema":"https://github.com/citation-style-language/schema/raw/master/csl-citation.json"}</w:instrText>
      </w:r>
      <w:r>
        <w:fldChar w:fldCharType="separate"/>
      </w:r>
      <w:r w:rsidR="008A576B" w:rsidRPr="008A576B">
        <w:rPr>
          <w:noProof/>
        </w:rPr>
        <w:t>[7,17,18]</w:t>
      </w:r>
      <w:r>
        <w:fldChar w:fldCharType="end"/>
      </w:r>
      <w:r>
        <w:t>. By employing high-flux, high-energy sources, x-ray imaging can reveal the laser-induced keyhole dynamics with high temporal and spatial resolutions. Time-resolved absorption measurements, on the other hand, are possible by measuring the total backscattered light</w:t>
      </w:r>
      <w:r w:rsidRPr="00615999">
        <w:t xml:space="preserve"> </w:t>
      </w:r>
      <w:r>
        <w:t>during laser processing, typically with an integrating sphere</w:t>
      </w:r>
      <w:r w:rsidR="008A2CEA">
        <w:t xml:space="preserve"> </w:t>
      </w:r>
      <w:r>
        <w:fldChar w:fldCharType="begin" w:fldLock="1"/>
      </w:r>
      <w:r w:rsidR="00C82E5F">
        <w:instrText>ADDIN CSL_CITATION {"citationItems":[{"id":"ITEM-1","itemData":{"DOI":"10.1051/jp4:1991741&gt;","author":[{"dropping-particle":"","family":"Sainte-Catherine","given":"C","non-dropping-particle":"","parse-names":false,"suffix":""},{"dropping-particle":"","family":"Jeandin","given":"Michel","non-dropping-particle":"","parse-names":false,"suffix":""},{"dropping-particle":"","family":"Kechemair","given":"D","non-dropping-particle":"","parse-names":false,"suffix":""},{"dropping-particle":"","family":"Ricaud","given":"J.-P.","non-dropping-particle":"","parse-names":false,"suffix":""},{"dropping-particle":"","family":"Sabatier","given":"L.","non-dropping-particle":"","parse-names":false,"suffix":""}],"container-title":"Journal de Physique IV","id":"ITEM-1","issued":{"date-parts":[["1991"]]},"page":"151-157","title":"Study of dynamic absorptivity at 10.6 µm (CO2) and 1.06 µm (Nd-YAG) wavelengths as a function of temperature","type":"article-journal","volume":"1"},"uris":["http://www.mendeley.com/documents/?uuid=645d7c59-af45-44a2-870f-95a6ac1b1a17"]},{"id":"ITEM-2","itemData":{"ISSN":"00432296","author":[{"dropping-particle":"","family":"Norris","given":"J T","non-dropping-particle":"","parse-names":false,"suffix":""},{"dropping-particle":"V","family":"Robino","given":"C","non-dropping-particle":"","parse-names":false,"suffix":""},{"dropping-particle":"","family":"Perricone","given":"M J","non-dropping-particle":"","parse-names":false,"suffix":""},{"dropping-particle":"","family":"Hirschfeld","given":"D A","non-dropping-particle":"","parse-names":false,"suffix":""}],"container-title":"Welding Journal","id":"ITEM-2","issue":"4","issued":{"date-parts":[["2010"]]},"page":"75-s-81-s","title":"Development of a time-resolved energy absorption measurement technique for laser beam spot welds","type":"article-journal","volume":"89"},"uris":["http://www.mendeley.com/documents/?uuid=e0868e9c-afcf-42b5-a031-adc8da261440"]}],"mendeley":{"formattedCitation":"[19,20]","plainTextFormattedCitation":"[19,20]","previouslyFormattedCitation":"[19,20]"},"properties":{"noteIndex":0},"schema":"https://github.com/citation-style-language/schema/raw/master/csl-citation.json"}</w:instrText>
      </w:r>
      <w:r>
        <w:fldChar w:fldCharType="separate"/>
      </w:r>
      <w:r w:rsidR="008A576B" w:rsidRPr="008A576B">
        <w:rPr>
          <w:noProof/>
        </w:rPr>
        <w:t>[19,20]</w:t>
      </w:r>
      <w:r>
        <w:fldChar w:fldCharType="end"/>
      </w:r>
      <w:r>
        <w:t>, and performing an energy balance calculation to determine the amount of laser light absorbed by the material during processing. Recently, i</w:t>
      </w:r>
      <w:r w:rsidRPr="00B37F2C">
        <w:t xml:space="preserve">ntegrating </w:t>
      </w:r>
      <w:r>
        <w:t>s</w:t>
      </w:r>
      <w:r w:rsidRPr="00B37F2C">
        <w:t xml:space="preserve">phere </w:t>
      </w:r>
      <w:r>
        <w:t>r</w:t>
      </w:r>
      <w:r w:rsidRPr="00B37F2C">
        <w:t>adiometry</w:t>
      </w:r>
      <w:r>
        <w:t xml:space="preserve"> (ISR)</w:t>
      </w:r>
      <w:r w:rsidRPr="00B37F2C" w:rsidDel="00B37F2C">
        <w:t xml:space="preserve"> </w:t>
      </w:r>
      <w:r>
        <w:t>has been developed as a metrology instrument for dynamic, absolute laser light coupling during intense laser irradiation of solid metals</w:t>
      </w:r>
      <w:r w:rsidR="008A2CEA">
        <w:t xml:space="preserve"> </w:t>
      </w:r>
      <w:r>
        <w:fldChar w:fldCharType="begin" w:fldLock="1"/>
      </w:r>
      <w:r w:rsidR="00C82E5F">
        <w:instrText>ADDIN CSL_CITATION {"citationItems":[{"id":"ITEM-1","itemData":{"DOI":"10.1103/PhysRevApplied.10.044061","ISSN":"2331-7019","author":[{"dropping-particle":"","family":"Simonds","given":"Brian J","non-dropping-particle":"","parse-names":false,"suffix":""},{"dropping-particle":"","family":"Sowards","given":"Jeffrey","non-dropping-particle":"","parse-names":false,"suffix":""},{"dropping-particle":"","family":"Hadler","given":"Josh","non-dropping-particle":"","parse-names":false,"suffix":""},{"dropping-particle":"","family":"Pfeif","given":"Erik","non-dropping-particle":"","parse-names":false,"suffix":""},{"dropping-particle":"","family":"Wilthan","given":"Boris","non-dropping-particle":"","parse-names":false,"suffix":""},{"dropping-particle":"","family":"Tanner","given":"Jack","non-dropping-particle":"","parse-names":false,"suffix":""},{"dropping-particle":"","family":"Williams","given":"Paul","non-dropping-particle":"","parse-names":false,"suffix":""},{"dropping-particle":"","family":"Lehman","given":"John","non-dropping-particle":"","parse-names":false,"suffix":""}],"container-title":"Physical Review Applied","id":"ITEM-1","issued":{"date-parts":[["2018"]]},"page":"044061-14","publisher":"American Physical Society","title":"Time-resolved Absorptance and Melt Pool Dynamics during Intense Laser Irradiation of Metal","type":"article-journal","volume":"10"},"uris":["http://www.mendeley.com/documents/?uuid=b2e3a506-25ca-444c-8a4f-45af50fc16bb"]}],"mendeley":{"formattedCitation":"[21]","plainTextFormattedCitation":"[21]","previouslyFormattedCitation":"[21]"},"properties":{"noteIndex":0},"schema":"https://github.com/citation-style-language/schema/raw/master/csl-citation.json"}</w:instrText>
      </w:r>
      <w:r>
        <w:fldChar w:fldCharType="separate"/>
      </w:r>
      <w:r w:rsidR="008A576B" w:rsidRPr="008A576B">
        <w:rPr>
          <w:noProof/>
        </w:rPr>
        <w:t>[21]</w:t>
      </w:r>
      <w:r>
        <w:fldChar w:fldCharType="end"/>
      </w:r>
      <w:r>
        <w:t xml:space="preserve"> and metal powders</w:t>
      </w:r>
      <w:r w:rsidR="008A2CEA">
        <w:t xml:space="preserve"> </w:t>
      </w:r>
      <w:r>
        <w:fldChar w:fldCharType="begin" w:fldLock="1"/>
      </w:r>
      <w:r w:rsidR="00C82E5F">
        <w:instrText>ADDIN CSL_CITATION {"citationItems":[{"id":"ITEM-1","itemData":{"author":[{"dropping-particle":"","family":"Simonds","given":"Brian J.","non-dropping-particle":"","parse-names":false,"suffix":""},{"dropping-particle":"","family":"Garboczi","given":"Edward J.","non-dropping-particle":"","parse-names":false,"suffix":""},{"dropping-particle":"","family":"Palmer","given":"Todd A","non-dropping-particle":"","parse-names":false,"suffix":""},{"dropping-particle":"","family":"Williams","given":"Paul A","non-dropping-particle":"","parse-names":false,"suffix":""}],"container-title":"Physical Review Applied","id":"ITEM-1","issued":{"date-parts":[["2020"]]},"page":"024057","title":"Dynamic laser absorptance measured in a geometrically characterized stainless-steel powder layer","type":"article-journal","volume":"13"},"uris":["http://www.mendeley.com/documents/?uuid=bb8a5762-a8a5-40fd-95e9-3dba682bedd6"]}],"mendeley":{"formattedCitation":"[22]","plainTextFormattedCitation":"[22]","previouslyFormattedCitation":"[22]"},"properties":{"noteIndex":0},"schema":"https://github.com/citation-style-language/schema/raw/master/csl-citation.json"}</w:instrText>
      </w:r>
      <w:r>
        <w:fldChar w:fldCharType="separate"/>
      </w:r>
      <w:r w:rsidR="008A576B" w:rsidRPr="008A576B">
        <w:rPr>
          <w:noProof/>
        </w:rPr>
        <w:t>[22]</w:t>
      </w:r>
      <w:r>
        <w:fldChar w:fldCharType="end"/>
      </w:r>
      <w:r>
        <w:t>.</w:t>
      </w:r>
      <w:r w:rsidRPr="00615999">
        <w:t xml:space="preserve"> </w:t>
      </w:r>
      <w:r>
        <w:t xml:space="preserve">In this work, these two techniques are combined to provide unique, simultaneous measurements of laser absorption and keyhole cross-section so that the causal relationship between them can be </w:t>
      </w:r>
      <w:r w:rsidR="00977FBA">
        <w:t xml:space="preserve">experimentally </w:t>
      </w:r>
      <w:r>
        <w:t xml:space="preserve">quantified. So far, this relationship had been limited to </w:t>
      </w:r>
      <w:proofErr w:type="spellStart"/>
      <w:r>
        <w:t>multiphysics</w:t>
      </w:r>
      <w:proofErr w:type="spellEnd"/>
      <w:r>
        <w:t xml:space="preserve"> simulations</w:t>
      </w:r>
      <w:r w:rsidR="008A2CEA">
        <w:t xml:space="preserve"> </w:t>
      </w:r>
      <w:r>
        <w:fldChar w:fldCharType="begin" w:fldLock="1"/>
      </w:r>
      <w:r w:rsidR="00C82E5F">
        <w:instrText>ADDIN CSL_CITATION {"citationItems":[{"id":"ITEM-1","itemData":{"DOI":"10.1088/0022-3727/46/5/055501","ISBN":"0022-3727","ISSN":"0022-3727","abstract":"Laser keyhole welding is a complicated multi-phases, multi-physics process, especially when assisting gases are involved. A three-dimensional transient model is developed to investigate the dynamics of keyhole, together with the vapour plume and molten pool, in a self-consistent manner. The model features the utilization of sharp interface method for accurate consideration of the complex surface phenomena on the keyhole wall and a comprehensive hydrodynamic calculation for both the vapour plume and molten pool. The model is validated against experiments and the simulation results are discussed. It is found that the interplay of the multiple reflections and the plume attenuation due to particle absorption/scattering is crucial for the laser absorption intensity and hence the temperature on the keyhole wall, and the keyhole wall temperature distribution has profound influences on the fluid flow and temperature/species distributions in both the molten pool and keyhole plume.","author":[{"dropping-particle":"","family":"Tan","given":"Wenda","non-dropping-particle":"","parse-names":false,"suffix":""},{"dropping-particle":"","family":"Neil","given":"S Bailey","non-dropping-particle":"","parse-names":false,"suffix":""},{"dropping-particle":"","family":"Yung","given":"C Shin","non-dropping-particle":"","parse-names":false,"suffix":""}],"container-title":"Journal of Physics D: Applied Physics","id":"ITEM-1","issue":"5","issued":{"date-parts":[["2013"]]},"page":"55501","title":"Investigation of keyhole plume and molten pool based on a three-dimensional dynamic model with sharp interface formulation","type":"article-journal","volume":"46"},"uris":["http://www.mendeley.com/documents/?uuid=f449da2c-91d1-403b-9add-033a72dd4880"]},{"id":"ITEM-2","itemData":{"DOI":"10.1002/adem.201900185","ISSN":"1438-1656","author":[{"dropping-particle":"","family":"Ye","given":"Jianchao","non-dropping-particle":"","parse-names":false,"suffix":""},{"dropping-particle":"","family":"Khairallah","given":"Saad A.","non-dropping-particle":"","parse-names":false,"suffix":""},{"dropping-particle":"","family":"Rubenchik","given":"Alexander M.","non-dropping-particle":"","parse-names":false,"suffix":""},{"dropping-particle":"","family":"Crumb","given":"Michael F.","non-dropping-particle":"","parse-names":false,"suffix":""},{"dropping-particle":"","family":"Guss","given":"Gabe","non-dropping-particle":"","parse-names":false,"suffix":""},{"dropping-particle":"","family":"Belak","given":"Jim","non-dropping-particle":"","parse-names":false,"suffix":""},{"dropping-particle":"","family":"Matthews","given":"Manyalibo J.","non-dropping-particle":"","parse-names":false,"suffix":""}],"container-title":"Advanced Engineering Materials","id":"ITEM-2","issued":{"date-parts":[["2019"]]},"page":"1900185","title":"Energy Coupling Mechanisms and Scaling Behavior Associated with Laser Powder Bed Fusion Additive Manufacturing","type":"article-journal","volume":"1900185"},"uris":["http://www.mendeley.com/documents/?uuid=c640957e-56dc-4e28-9e5e-f47fde9a59e1"]},{"id":"ITEM-3","itemData":{"DOI":"10.1103/PhysRevApplied.11.064054","ISSN":"2331-7019","author":[{"dropping-particle":"","family":"Kouraytem","given":"Nadia","non-dropping-particle":"","parse-names":false,"suffix":""},{"dropping-particle":"","family":"Li","given":"Xuxiao","non-dropping-particle":"","parse-names":false,"suffix":""},{"dropping-particle":"","family":"Cunningham","given":"Ross","non-dropping-particle":"","parse-names":false,"suffix":""},{"dropping-particle":"","family":"Zhao","given":"Cang","non-dropping-particle":"","parse-names":false,"suffix":""},{"dropping-particle":"","family":"Parab","given":"Niranjan","non-dropping-particle":"","parse-names":false,"suffix":""},{"dropping-particle":"","family":"Sun","given":"Tao","non-dropping-particle":"","parse-names":false,"suffix":""},{"dropping-particle":"","family":"Rollett","given":"Anthony D.","non-dropping-particle":"","parse-names":false,"suffix":""},{"dropping-particle":"","family":"Spear","given":"Ashley D.","non-dropping-particle":"","parse-names":false,"suffix":""},{"dropping-particle":"","family":"Tan","given":"Wenda","non-dropping-particle":"","parse-names":false,"suffix":""}],"container-title":"Physical Review Applied","id":"ITEM-3","issue":"6","issued":{"date-parts":[["2019"]]},"page":"064054","publisher":"American Physical Society","title":"Effect of Laser-Matter Interaction on Molten Pool Flow and Keyhole Dynamics","type":"article-journal","volume":"11"},"uris":["http://www.mendeley.com/documents/?uuid=9f02e859-a067-4b75-9b25-6d427a451fdb"]},{"id":"ITEM-4","itemData":{"DOI":"10.2351/7.0000024","author":[{"dropping-particle":"","family":"Lind","given":"Jannik","non-dropping-particle":"","parse-names":false,"suffix":""},{"dropping-particle":"","family":"Fetzer","given":"Florian","non-dropping-particle":"","parse-names":false,"suffix":""},{"dropping-particle":"","family":"Blazquez-sanchez","given":"David","non-dropping-particle":"","parse-names":false,"suffix":""},{"dropping-particle":"","family":"Weidensdörfer","given":"Jens","non-dropping-particle":"","parse-names":false,"suffix":""},{"dropping-particle":"","family":"Weber","given":"Rudolf","non-dropping-particle":"","parse-names":false,"suffix":""},{"dropping-particle":"","family":"Lind","given":"Jannik","non-dropping-particle":"","parse-names":false,"suffix":""}],"container-title":"Journal of Laser Applications","id":"ITEM-4","issue":"032015","issued":{"date-parts":[["2020"]]},"page":"1-5","publisher":"Laser Institute of America","title":"Geometry and absorptance of the cutting fronts during laser beam cutting Geometry and absorptance of the cutting fronts during laser beam cutting","type":"article-journal","volume":"032"},"uris":["http://www.mendeley.com/documents/?uuid=170557a4-9718-4225-92ea-ea0b31c18095"]}],"mendeley":{"formattedCitation":"[11,13,23,24]","plainTextFormattedCitation":"[11,13,23,24]","previouslyFormattedCitation":"[11,13,23,24]"},"properties":{"noteIndex":0},"schema":"https://github.com/citation-style-language/schema/raw/master/csl-citation.json"}</w:instrText>
      </w:r>
      <w:r>
        <w:fldChar w:fldCharType="separate"/>
      </w:r>
      <w:r w:rsidR="008A576B" w:rsidRPr="008A576B">
        <w:rPr>
          <w:noProof/>
        </w:rPr>
        <w:t>[11,13,23,24]</w:t>
      </w:r>
      <w:r>
        <w:fldChar w:fldCharType="end"/>
      </w:r>
      <w:r>
        <w:t xml:space="preserve"> and thus another goal of this research is to provide first-of-their-kind data to calibrate and refine these simulations. In addition, the differences between absorption and cavity dynamics in bare metal plate versus metal powders are explored as this is of interest to both the AM and laser welding communities. Furthermore, this work reveals that measurements of total, relative backscattered light alone can detect cavity instabilities known to result in defects in as-built parts. </w:t>
      </w:r>
    </w:p>
    <w:p w:rsidR="004C0B4F" w:rsidRDefault="004C0B4F" w:rsidP="004C0B4F">
      <w:pPr>
        <w:spacing w:line="360" w:lineRule="auto"/>
        <w:ind w:firstLine="360"/>
      </w:pPr>
      <w:r>
        <w:t xml:space="preserve">In order to improve the repeatability and reliability of laser-based AM, one needs a real-time, in situ process monitor capable of detecting the generation of defects </w:t>
      </w:r>
      <w:proofErr w:type="gramStart"/>
      <w:r>
        <w:t>and also</w:t>
      </w:r>
      <w:proofErr w:type="gramEnd"/>
      <w:r>
        <w:t xml:space="preserve"> informing process control on-the-fly. In situ monitoring is an active area of research in the field of AM and yet no clear monitoring technique has emerged</w:t>
      </w:r>
      <w:r w:rsidR="008A2CEA">
        <w:t xml:space="preserve"> </w:t>
      </w:r>
      <w:r>
        <w:fldChar w:fldCharType="begin" w:fldLock="1"/>
      </w:r>
      <w:r w:rsidR="00C82E5F">
        <w:instrText>ADDIN CSL_CITATION {"citationItems":[{"id":"ITEM-1","itemData":{"DOI":"http://dx.doi.org/10.1016/j.matdes.2016.01.099","ISSN":"0264-1275","author":[{"dropping-particle":"","family":"Sarah K. Everton, Matthias Hirsch, Petros Stravroulakis, Richard K. Leach","given":"Adam T. Clare","non-dropping-particle":"","parse-names":false,"suffix":""}],"container-title":"Materials &amp; Design","id":"ITEM-1","issued":{"date-parts":[["2016"]]},"page":"431-445","title":"Review of in situ process monitoring and in situ metrology for metal additive manufacturing","type":"article-journal","volume":"95"},"uris":["http://www.mendeley.com/documents/?uuid=233bd1f9-5ba4-43e8-8891-4d34eb6f6745"]},{"id":"ITEM-2","itemData":{"DOI":"10.1186/s40192-016-0045-4","ISSN":"21939772","abstract":"Additive manufacturing and specifically metal selective laser melting (SLM) processes are rapidly being industrialized. In order for this technology to see more widespread use as a production modality, especially in heavily regulated industries such as aerospace and medical device manufacturing, there is a need for robust process monitoring and control capabilities to be developed that reduce process variation and ensure quality. The current state of the art of such process monitoring technology is reviewed in this paper. The SLM process itself presents significant challenges as over 50 different process input variables impact the characteristics of the finished part. Understanding the impact of feed powder characteristics remains a challenge. Though many powder characterization techniques have been developed, there is a need for standardization of methods most relevant to additive manufacturing. In-process sensing technologies have primarily focused on monitoring melt pool signatures, either from a Lagrangian reference frame that follows the focal point of the laser or from a fixed Eulerian reference frame. Correlations between process measurements, process parameter settings, and quality metrics to date have been primarily qualitative. Some simple, first-generation process control strategies have also been demonstrated based on these measures. There remains a need for connecting process measurements to process models to enable robust model-based control.","author":[{"dropping-particle":"","family":"Spears","given":"Thomas G.","non-dropping-particle":"","parse-names":false,"suffix":""},{"dropping-particle":"","family":"Gold","given":"Scott A.","non-dropping-particle":"","parse-names":false,"suffix":""}],"container-title":"Integrating Materials and Manufacturing Innovation","id":"ITEM-2","issue":"1","issued":{"date-parts":[["2016"]]},"page":"16-40","publisher":"Integrating Materials and Manufacturing Innovation","title":"In-process sensing in selective laser melting (SLM) additive manufacturing","type":"article-journal","volume":"5"},"uris":["http://www.mendeley.com/documents/?uuid=6fd5fd95-b39f-4763-9272-0543547a2ee5"]},{"id":"ITEM-3","itemData":{"DOI":"10.1115/1.4028540","ISSN":"15288935","abstract":"There is consensus among both the research and industrial communities, and even the general public, that additive manufacturing (AM) processes capable of processing metallic materials are a set of game changing technologies that offer unique capabilities with tremendous application potential that cannot be matched by traditional manufacturing technologies. Unfortunately, with all what AM has to offer, the quality and repeatability of metal parts still hamper significantly their widespread as viable manufacturing processes. This is particularly true in industrial sectors with stringent requirements on part quality such as the aerospace and healthcare sectors. One approach to overcome this challenge that has recently been receiving increasing attention is process monitoring and real-time process control to enhance part quality and repeatability. This has been addressed by numerous research efforts in the past decade and continues to be identified as a high priority research goal. In this review paper, we fill an important gap in the literature represented by the absence of one single source that comprehensively describes what has been achieved and provides insight on what still needs to be achieved in the field of process monitoring and control for metal-based AM processes.","author":[{"dropping-particle":"","family":"Tapia","given":"Gustavo","non-dropping-particle":"","parse-names":false,"suffix":""},{"dropping-particle":"","family":"Elwany","given":"Alaa","non-dropping-particle":"","parse-names":false,"suffix":""}],"container-title":"Journal of Manufacturing Science and Engineering, Transactions of the ASME","id":"ITEM-3","issue":"6","issued":{"date-parts":[["2014"]]},"title":"A Review on Process Monitoring and Control in Metal-Based Additive Manufacturing","type":"article-journal","volume":"136"},"uris":["http://www.mendeley.com/documents/?uuid=99c18d88-b88f-432f-8ffd-e7cb05eedfad"]}],"mendeley":{"formattedCitation":"[25–27]","plainTextFormattedCitation":"[25–27]","previouslyFormattedCitation":"[25–27]"},"properties":{"noteIndex":0},"schema":"https://github.com/citation-style-language/schema/raw/master/csl-citation.json"}</w:instrText>
      </w:r>
      <w:r>
        <w:fldChar w:fldCharType="separate"/>
      </w:r>
      <w:r w:rsidR="008A576B" w:rsidRPr="008A576B">
        <w:rPr>
          <w:noProof/>
        </w:rPr>
        <w:t>[25–27]</w:t>
      </w:r>
      <w:r>
        <w:fldChar w:fldCharType="end"/>
      </w:r>
      <w:r>
        <w:t>. Imaging techniques, whether they be visual</w:t>
      </w:r>
      <w:r w:rsidR="008A2CEA">
        <w:t xml:space="preserve"> </w:t>
      </w:r>
      <w:r>
        <w:fldChar w:fldCharType="begin" w:fldLock="1"/>
      </w:r>
      <w:r w:rsidR="00C82E5F">
        <w:instrText>ADDIN CSL_CITATION {"citationItems":[{"id":"ITEM-1","itemData":{"DOI":"10.1007/s00170-014-6214-8","ISSN":"14333015","abstract":"This paper discusses the principle and the relevance of an in situ monitoring system for selective laser melting (SLM). This system enables the operator to monitor the quality of the SLM job on-line and estimate the quality of the part accordingly. The monitoring system consists of two major developments in hardware and software. The first development, essential for a suitable monitoring system, is the design of a complete optical sensor set-up. This set-up is equipped with two commercially available optical sensors connected to a field-programmable gate array (FPGA) which communicates directly with the machine control unit. While the sensors ensure a high-quality measurement of the melt pool, the FPGA’s main task is to transfer the images from the sensors into relevant values at high sample rates (above 10 kHz). The second development is the data analysis system to translate and visualize measured sensor values in the format of interpretable process quality images. The visualization is mainly done by a “mapping algorithm,” which transfers the measurements from a time-domain into a position-domain representation. Further off-line experiments illustrate an excellent compatibility between the in situ monitoring and the actual quality of the products. The resulting images coming out of this model illustrate melt pool variations which can be linked to pores that are present in the parts.","author":[{"dropping-particle":"","family":"Clijsters","given":"S.","non-dropping-particle":"","parse-names":false,"suffix":""},{"dropping-particle":"","family":"Craeghs","given":"T.","non-dropping-particle":"","parse-names":false,"suffix":""},{"dropping-particle":"","family":"Buls","given":"S.","non-dropping-particle":"","parse-names":false,"suffix":""},{"dropping-particle":"","family":"Kempen","given":"K.","non-dropping-particle":"","parse-names":false,"suffix":""},{"dropping-particle":"","family":"Kruth","given":"J. P.","non-dropping-particle":"","parse-names":false,"suffix":""}],"container-title":"International Journal of Advanced Manufacturing Technology","id":"ITEM-1","issue":"5-8","issued":{"date-parts":[["2014"]]},"page":"1089-1101","title":"In situ quality control of the selective laser melting process using a high-speed, real-time melt pool monitoring system","type":"article-journal","volume":"75"},"uris":["http://www.mendeley.com/documents/?uuid=8412fa9a-44aa-43b2-a893-875e201e77ae"]}],"mendeley":{"formattedCitation":"[28]","plainTextFormattedCitation":"[28]","previouslyFormattedCitation":"[28]"},"properties":{"noteIndex":0},"schema":"https://github.com/citation-style-language/schema/raw/master/csl-citation.json"}</w:instrText>
      </w:r>
      <w:r>
        <w:fldChar w:fldCharType="separate"/>
      </w:r>
      <w:r w:rsidR="008A576B" w:rsidRPr="008A576B">
        <w:rPr>
          <w:noProof/>
        </w:rPr>
        <w:t>[28]</w:t>
      </w:r>
      <w:r>
        <w:fldChar w:fldCharType="end"/>
      </w:r>
      <w:r>
        <w:t>, thermal</w:t>
      </w:r>
      <w:r w:rsidR="008A2CEA">
        <w:t xml:space="preserve"> </w:t>
      </w:r>
      <w:r>
        <w:fldChar w:fldCharType="begin" w:fldLock="1"/>
      </w:r>
      <w:r w:rsidR="00C82E5F">
        <w:instrText>ADDIN CSL_CITATION {"citationItems":[{"id":"ITEM-1","itemData":{"DOI":"10.1016/j.addma.2019.100946","ISSN":"22148604","abstract":"Porosity in additively manufactured metals can reduce material strength and is generally undesirable. Although studies have shown relationships between process parameters and porosity, monitoring strategies for defect detection and pore formation are still needed. In this paper, instantaneous anomalous conditions are detected in-situ via pyrometry during laser powder bed fusion additive manufacturing and correlated with voids observed using post-build micro-computed tomography. Large two-color pyrometry data sets were used to estimate instantaneous temperatures, melt pool orientations and aspect ratios. Machine learning algorithms were then applied to processed pyrometry data to detect outlier images and conditions. It is shown that melt pool outliers are good predictors of voids observed post-build. With this approach, real time process monitoring can be incorporated into systems to detect defect and void formation. Alternatively, using the methodology presented here, pyrometry data can be post processed for porosity assessment.","author":[{"dropping-particle":"","family":"Mitchell","given":"John A.","non-dropping-particle":"","parse-names":false,"suffix":""},{"dropping-particle":"","family":"Ivanoff","given":"Thomas A.","non-dropping-particle":"","parse-names":false,"suffix":""},{"dropping-particle":"","family":"Dagel","given":"Daryl","non-dropping-particle":"","parse-names":false,"suffix":""},{"dropping-particle":"","family":"Madison","given":"Jonathan D.","non-dropping-particle":"","parse-names":false,"suffix":""},{"dropping-particle":"","family":"Jared","given":"Bradley","non-dropping-particle":"","parse-names":false,"suffix":""}],"container-title":"Additive Manufacturing","id":"ITEM-1","issue":"July 2019","issued":{"date-parts":[["2020"]]},"title":"Linking pyrometry to porosity in additively manufactured metals","type":"article-journal","volume":"31"},"uris":["http://www.mendeley.com/documents/?uuid=568cf562-cb50-4ca1-9128-157f713126e0"]}],"mendeley":{"formattedCitation":"[29]","plainTextFormattedCitation":"[29]","previouslyFormattedCitation":"[29]"},"properties":{"noteIndex":0},"schema":"https://github.com/citation-style-language/schema/raw/master/csl-citation.json"}</w:instrText>
      </w:r>
      <w:r>
        <w:fldChar w:fldCharType="separate"/>
      </w:r>
      <w:r w:rsidR="008A576B" w:rsidRPr="008A576B">
        <w:rPr>
          <w:noProof/>
        </w:rPr>
        <w:t>[29]</w:t>
      </w:r>
      <w:r>
        <w:fldChar w:fldCharType="end"/>
      </w:r>
      <w:r>
        <w:t>, or x-ray</w:t>
      </w:r>
      <w:r w:rsidR="008A2CEA">
        <w:t xml:space="preserve"> </w:t>
      </w:r>
      <w:r>
        <w:lastRenderedPageBreak/>
        <w:fldChar w:fldCharType="begin" w:fldLock="1"/>
      </w:r>
      <w:r w:rsidR="00C82E5F">
        <w:instrText>ADDIN CSL_CITATION {"citationItems":[{"id":"ITEM-1","itemData":{"DOI":"10.1103/PhysRevX.9.021052","ISSN":"21603308","abstract":"Spattering has been a problem in metal processing involving high-power lasers, like laser welding, machining, and recently, additive manufacturing. Limited by the capabilities of in situ diagnostic techniques, typically imaging with visible light or laboratory x-ray sources, a comprehensive understanding of the laser-spattering phenomenon, particularly the extremely fast spatters, has not been achieved yet. Here, using MHz single-pulse synchrotron-x-ray imaging, we probe the spattering behavior of Ti-6Al-4V with micrometer spatial resolution and subnanosecond temporal resolution. Combining direct experimental observations, quantitative image analysis, as well as numerical simulations, our study unravels a novel mechanism of laser spattering: The bulk explosion of a tonguelike protrusion forming on the front keyhole wall leads to the ligamentation of molten metal at the keyhole rims and the subsequent spattering. Our study confirms the critical role of melt and vapor flow in the laser-spattering process and opens a door to manufacturing spatter- and defect-free metal parts via precise control of keyhole dynamics.","author":[{"dropping-particle":"","family":"Zhao","given":"Cang","non-dropping-particle":"","parse-names":false,"suffix":""},{"dropping-particle":"","family":"Guo","given":"Qilin","non-dropping-particle":"","parse-names":false,"suffix":""},{"dropping-particle":"","family":"Li","given":"Xuxiao","non-dropping-particle":"","parse-names":false,"suffix":""},{"dropping-particle":"","family":"Parab","given":"Niranjan","non-dropping-particle":"","parse-names":false,"suffix":""},{"dropping-particle":"","family":"Fezzaa","given":"Kamel","non-dropping-particle":"","parse-names":false,"suffix":""},{"dropping-particle":"","family":"Tan","given":"Wenda","non-dropping-particle":"","parse-names":false,"suffix":""},{"dropping-particle":"","family":"Chen","given":"Lianyi","non-dropping-particle":"","parse-names":false,"suffix":""},{"dropping-particle":"","family":"Sun","given":"Tao","non-dropping-particle":"","parse-names":false,"suffix":""}],"container-title":"Physical Review X","id":"ITEM-1","issued":{"date-parts":[["2019"]]},"page":"021052","publisher":"American Physical Society","title":"Bulk-Explosion-Induced Metal Spattering during Laser Processing","type":"article-journal","volume":"9"},"uris":["http://www.mendeley.com/documents/?uuid=d6b419af-13ac-4851-b04a-39a38750d777"]}],"mendeley":{"formattedCitation":"[30]","plainTextFormattedCitation":"[30]","previouslyFormattedCitation":"[30]"},"properties":{"noteIndex":0},"schema":"https://github.com/citation-style-language/schema/raw/master/csl-citation.json"}</w:instrText>
      </w:r>
      <w:r>
        <w:fldChar w:fldCharType="separate"/>
      </w:r>
      <w:r w:rsidR="008A576B" w:rsidRPr="008A576B">
        <w:rPr>
          <w:noProof/>
        </w:rPr>
        <w:t>[30]</w:t>
      </w:r>
      <w:r>
        <w:fldChar w:fldCharType="end"/>
      </w:r>
      <w:r>
        <w:t xml:space="preserve"> have been demonstrated to be useful for monitoring keyhole instabilities and have been correlated with porosity</w:t>
      </w:r>
      <w:r w:rsidR="008A2CEA">
        <w:t xml:space="preserve"> </w:t>
      </w:r>
      <w:r>
        <w:fldChar w:fldCharType="begin" w:fldLock="1"/>
      </w:r>
      <w:r w:rsidR="00C82E5F">
        <w:instrText>ADDIN CSL_CITATION {"citationItems":[{"id":"ITEM-1","itemData":{"DOI":"10.1016/j.ijmachtools.2020.103555","ISSN":"0890-6955","author":[{"dropping-particle":"","family":"Hojjatzadeh","given":"S Mohammad H","non-dropping-particle":"","parse-names":false,"suffix":""},{"dropping-particle":"","family":"Parab","given":"Niranjan D","non-dropping-particle":"","parse-names":false,"suffix":""},{"dropping-particle":"","family":"Guo","given":"Qilin","non-dropping-particle":"","parse-names":false,"suffix":""},{"dropping-particle":"","family":"Qu","given":"Minglei","non-dropping-particle":"","parse-names":false,"suffix":""},{"dropping-particle":"","family":"Xiong","given":"Lianghua","non-dropping-particle":"","parse-names":false,"suffix":""},{"dropping-particle":"","family":"Zhao","given":"Cang","non-dropping-particle":"","parse-names":false,"suffix":""},{"dropping-particle":"","family":"Escano","given":"Luis I","non-dropping-particle":"","parse-names":false,"suffix":""},{"dropping-particle":"","family":"Fezzaa","given":"Kamel","non-dropping-particle":"","parse-names":false,"suffix":""},{"dropping-particle":"","family":"Everhart","given":"Wes","non-dropping-particle":"","parse-names":false,"suffix":""},{"dropping-particle":"","family":"Sun","given":"Tao","non-dropping-particle":"","parse-names":false,"suffix":""},{"dropping-particle":"","family":"Chen","given":"Lianyi","non-dropping-particle":"","parse-names":false,"suffix":""}],"container-title":"International Journal of Machine Tools and Manufacture","id":"ITEM-1","issue":"November 2019","issued":{"date-parts":[["2020"]]},"page":"103555","publisher":"Elsevier Ltd","title":"International Journal of Machine Tools and Manufacture Direct observation of pore formation mechanisms during LPBF additive manufacturing process and high energy density laser welding","type":"article-journal","volume":"153"},"uris":["http://www.mendeley.com/documents/?uuid=ccbac228-c04c-4222-b3b2-ae00810ec64d"]}],"mendeley":{"formattedCitation":"[31]","plainTextFormattedCitation":"[31]","previouslyFormattedCitation":"[31]"},"properties":{"noteIndex":0},"schema":"https://github.com/citation-style-language/schema/raw/master/csl-citation.json"}</w:instrText>
      </w:r>
      <w:r>
        <w:fldChar w:fldCharType="separate"/>
      </w:r>
      <w:r w:rsidR="008A576B" w:rsidRPr="008A576B">
        <w:rPr>
          <w:noProof/>
        </w:rPr>
        <w:t>[31]</w:t>
      </w:r>
      <w:r>
        <w:fldChar w:fldCharType="end"/>
      </w:r>
      <w:r>
        <w:t>. However, these techniques require a significant amount of instrumentation and data processing making them ill-suited for large-scale deployment. Lower dimension monitoring techniques such as ultrasound</w:t>
      </w:r>
      <w:r w:rsidR="008A2CEA">
        <w:t xml:space="preserve"> </w:t>
      </w:r>
      <w:r>
        <w:fldChar w:fldCharType="begin" w:fldLock="1"/>
      </w:r>
      <w:r w:rsidR="00C82E5F">
        <w:instrText>ADDIN CSL_CITATION {"citationItems":[{"id":"ITEM-1","itemData":{"ISBN":"4159802060","author":[{"dropping-particle":"","family":"Shevchik","given":"Sergey","non-dropping-particle":"","parse-names":false,"suffix":""},{"dropping-particle":"","family":"Le-quang","given":"Tri","non-dropping-particle":"","parse-names":false,"suffix":""},{"dropping-particle":"","family":"Meylan","given":"Bastian","non-dropping-particle":"","parse-names":false,"suffix":""},{"dropping-particle":"","family":"Farahani","given":"Farzad Vakili","non-dropping-particle":"","parse-names":false,"suffix":""},{"dropping-particle":"","family":"Wasmer","given":"Kilian","non-dropping-particle":"","parse-names":false,"suffix":""}],"container-title":"Scientific Reports","id":"ITEM-1","issued":{"date-parts":[["2020"]]},"page":"3389","title":"Supervised deep learning for real- time quality monitoring of laser welding with X-ray radiographic guidance","type":"article-journal","volume":"10"},"uris":["http://www.mendeley.com/documents/?uuid=62d572bd-0cb9-4789-876a-88ef6648bea8"]}],"mendeley":{"formattedCitation":"[32]","plainTextFormattedCitation":"[32]","previouslyFormattedCitation":"[32]"},"properties":{"noteIndex":0},"schema":"https://github.com/citation-style-language/schema/raw/master/csl-citation.json"}</w:instrText>
      </w:r>
      <w:r>
        <w:fldChar w:fldCharType="separate"/>
      </w:r>
      <w:r w:rsidR="008A576B" w:rsidRPr="008A576B">
        <w:rPr>
          <w:noProof/>
        </w:rPr>
        <w:t>[32]</w:t>
      </w:r>
      <w:r>
        <w:fldChar w:fldCharType="end"/>
      </w:r>
      <w:r>
        <w:t>, photodiodes</w:t>
      </w:r>
      <w:r w:rsidR="008A2CEA">
        <w:t xml:space="preserve"> </w:t>
      </w:r>
      <w:r>
        <w:fldChar w:fldCharType="begin" w:fldLock="1"/>
      </w:r>
      <w:r w:rsidR="00C82E5F">
        <w:instrText>ADDIN CSL_CITATION {"citationItems":[{"id":"ITEM-1","itemData":{"author":[{"dropping-particle":"","family":"Kaplan","given":"A. F. H.","non-dropping-particle":"","parse-names":false,"suffix":""},{"dropping-particle":"","family":"Norman","given":"P.","non-dropping-particle":"","parse-names":false,"suffix":""},{"dropping-particle":"","family":"Eriksson","given":"I.","non-dropping-particle":"","parse-names":false,"suffix":""}],"container-title":"Proceedings of LAMP2009","id":"ITEM-1","issued":{"date-parts":[["2009"]]},"page":"1-6","title":"Analysis of the Keyhole and Weld Pool Dynamics by Imaging Evaluation and Photodiode Monitoring","type":"article-journal"},"uris":["http://www.mendeley.com/documents/?uuid=5ac5885b-46c1-4f69-abc5-dc3b00dda601"]}],"mendeley":{"formattedCitation":"[33]","plainTextFormattedCitation":"[33]","previouslyFormattedCitation":"[33]"},"properties":{"noteIndex":0},"schema":"https://github.com/citation-style-language/schema/raw/master/csl-citation.json"}</w:instrText>
      </w:r>
      <w:r>
        <w:fldChar w:fldCharType="separate"/>
      </w:r>
      <w:r w:rsidR="008A576B" w:rsidRPr="008A576B">
        <w:rPr>
          <w:noProof/>
        </w:rPr>
        <w:t>[33]</w:t>
      </w:r>
      <w:r>
        <w:fldChar w:fldCharType="end"/>
      </w:r>
      <w:r>
        <w:t>, pyrometry</w:t>
      </w:r>
      <w:r w:rsidR="008A2CEA">
        <w:t xml:space="preserve"> </w:t>
      </w:r>
      <w:r>
        <w:fldChar w:fldCharType="begin" w:fldLock="1"/>
      </w:r>
      <w:r w:rsidR="00C82E5F">
        <w:instrText>ADDIN CSL_CITATION {"citationItems":[{"id":"ITEM-1","itemData":{"DOI":"10.1016/j.addma.2020.101336","ISSN":"22148604","abstract":"Creation of pores and defects during laser powder bed fusion (LPBF) can lead to poor mechanical properties and thus must be minimized. Post-build inspection is required to ensure the printed parts contain acceptably low defect concentrations. These inspections are time consuming and costly, especially for large or complex parts. As a potential solution, in situ process monitoring can be used to detect the creation of defects, characterize local material behavior and predict expected component properties. However, the precise relationship between pore creation and in situ process monitoring still needs to be understood. In this work, high-speed infrared diode-based pyrometry and high-speed optical imaging signals were used to monitor LPBF printing of 446 stainless steel 316 L single tracks with varying laser power and velocity. Results indicate an increase in pyrometer signal and melt pool dimensions with increasing laser power and decreasing velocity in agreement with previous work. In addition, careful analysis of pyrometer signal reveals a distinct signature of the conduction-to-keyhole mode transition which was confirmed by metallography. Critically, pore defect initiation as characterized by ex situ X-ray radiography was correlated with in situ thermal monitoring signals to derive the probability of defect creation. Our results show that, in principle, a probabilistic prediction of pore formation can be achieved based on in situ high-speed pyrometry monitoring of the LPBF melt pool.","author":[{"dropping-particle":"","family":"Forien","given":"Jean-Baptiste","non-dropping-particle":"","parse-names":false,"suffix":""},{"dropping-particle":"","family":"Calta","given":"Nicholas P.","non-dropping-particle":"","parse-names":false,"suffix":""},{"dropping-particle":"","family":"DePond","given":"Philip J.","non-dropping-particle":"","parse-names":false,"suffix":""},{"dropping-particle":"","family":"Guss","given":"Gabe M.","non-dropping-particle":"","parse-names":false,"suffix":""},{"dropping-particle":"","family":"Roehling","given":"Tien T.","non-dropping-particle":"","parse-names":false,"suffix":""},{"dropping-particle":"","family":"Matthews","given":"Manyalibo J.","non-dropping-particle":"","parse-names":false,"suffix":""}],"container-title":"Additive Manufacturing","id":"ITEM-1","issue":"April","issued":{"date-parts":[["2020"]]},"page":"101336","publisher":"Elsevier B.V.","title":"Detecting keyhole pore defects and monitoring process signatures during laser powder bed fusion: a correlation between in situ pyrometry and ex situ X-ray radiography","type":"article-journal"},"uris":["http://www.mendeley.com/documents/?uuid=8134bfe3-6315-45b4-af9a-b1d81fbd75e1"]}],"mendeley":{"formattedCitation":"[34]","plainTextFormattedCitation":"[34]","previouslyFormattedCitation":"[34]"},"properties":{"noteIndex":0},"schema":"https://github.com/citation-style-language/schema/raw/master/csl-citation.json"}</w:instrText>
      </w:r>
      <w:r>
        <w:fldChar w:fldCharType="separate"/>
      </w:r>
      <w:r w:rsidR="008A576B" w:rsidRPr="008A576B">
        <w:rPr>
          <w:noProof/>
        </w:rPr>
        <w:t>[34]</w:t>
      </w:r>
      <w:r>
        <w:fldChar w:fldCharType="end"/>
      </w:r>
      <w:r>
        <w:t>, and spectroscopy</w:t>
      </w:r>
      <w:r w:rsidR="008A2CEA">
        <w:t xml:space="preserve"> </w:t>
      </w:r>
      <w:r>
        <w:fldChar w:fldCharType="begin" w:fldLock="1"/>
      </w:r>
      <w:r w:rsidR="00C82E5F">
        <w:instrText>ADDIN CSL_CITATION {"citationItems":[{"id":"ITEM-1","itemData":{"DOI":"10.1017/CBO9781107415324.004","ISBN":"9788578110796","ISSN":"1098-6596","PMID":"25246403","abstract":"Critical components produced via additive manufacturing must be free of unwanted defects. While defects may be detectable after deposition using nondestructive testing techniques, detecting defects during the deposition process offers many benefits: it may enable users to interrupt deposition to repair the part, or to abort deposition to minimize further loss of time and material. Here, we present a method for real-time defect detection during directed-energy additive manufacturing of metals. The method utilized optical emission spectroscopy and a custom-built data acquisition and control infrastructure. It was implemented on a LENS MR-7 machine, and employed during manufacturing of Ti-6Al-4V components in which defects were intentionally introduced. Emission spectra were correlated with defect locations, determined via computed tomography and metallographic cross-sectioning. Preliminary results indicated that defect formation was correlated with atomic titanium (Ti I) and Vanadium (V I) emissions and that measurement of the line-to-continuum ratio for line emissions could be used for defect detection. Based on these findings, sensing strategies for defect detection and, potentially, in-situ-defect repair may be realizable.","author":[{"dropping-particle":"","family":"Nassar","given":"A. R.","non-dropping-particle":"","parse-names":false,"suffix":""},{"dropping-particle":"","family":"Spurgeon","given":"T. J.","non-dropping-particle":"","parse-names":false,"suffix":""},{"dropping-particle":"","family":"Reutzel","given":"E. E.","non-dropping-particle":"","parse-names":false,"suffix":""}],"container-title":"Solid Freeform Fabrication Proceedings","id":"ITEM-1","issued":{"date-parts":[["2014"]]},"page":"278-287","title":"Sensing defects during directed-energy additive manufacturing of metal parts using optical emissions spectroscopy","type":"article-journal"},"uris":["http://www.mendeley.com/documents/?uuid=d68c6a58-0ad6-4013-ac53-602ff3fad67b"]},{"id":"ITEM-2","itemData":{"DOI":"10.1016/j.procir.2018.08.072","ISSN":"22128271","author":[{"dropping-particle":"","family":"Simonds","given":"Brian J.","non-dropping-particle":"","parse-names":false,"suffix":""},{"dropping-particle":"","family":"Williams","given":"Paul","non-dropping-particle":"","parse-names":false,"suffix":""},{"dropping-particle":"","family":"Lehman","given":"John","non-dropping-particle":"","parse-names":false,"suffix":""}],"container-title":"Procedia CIRP","id":"ITEM-2","issued":{"date-parts":[["2018"]]},"page":"628-631","publisher":"Elsevier B.V.","title":"Time-resolved detection of vaporization during laser metal processing with laser-induced fluorescence","type":"article-journal","volume":"74"},"uris":["http://www.mendeley.com/documents/?uuid=36af044f-eb86-4dc5-ac34-d5c57a0b7480"]}],"mendeley":{"formattedCitation":"[35,36]","plainTextFormattedCitation":"[35,36]","previouslyFormattedCitation":"[35,36]"},"properties":{"noteIndex":0},"schema":"https://github.com/citation-style-language/schema/raw/master/csl-citation.json"}</w:instrText>
      </w:r>
      <w:r>
        <w:fldChar w:fldCharType="separate"/>
      </w:r>
      <w:r w:rsidR="008A576B" w:rsidRPr="008A576B">
        <w:rPr>
          <w:noProof/>
        </w:rPr>
        <w:t>[35,36]</w:t>
      </w:r>
      <w:r>
        <w:fldChar w:fldCharType="end"/>
      </w:r>
      <w:r>
        <w:t xml:space="preserve"> have also been used for defect detection. Although data collected using these sensors are more readily processed, their use to detect defect creation events is typically only correlative and requires additional calibration by complimentary techniques. </w:t>
      </w:r>
    </w:p>
    <w:p w:rsidR="004C0B4F" w:rsidRDefault="004C0B4F" w:rsidP="004C0B4F">
      <w:pPr>
        <w:spacing w:line="360" w:lineRule="auto"/>
        <w:ind w:firstLine="360"/>
      </w:pPr>
      <w:r>
        <w:t xml:space="preserve">As an alternative, total backscattered laser light detection is appealing for real-world implementation for several reasons. First, it necessitates only a single photodiode and is therefore capable of high time resolution (sub-nanosecond) at low cost while producing a computationally preferred one-dimensional data stream. Second, unlike previous photodiode-based monitoring systems that measure scattered light over a small solid angle, an integrating sphere </w:t>
      </w:r>
      <w:r w:rsidR="002F4F32">
        <w:t xml:space="preserve">approach </w:t>
      </w:r>
      <w:r>
        <w:t>ensures that virtually all scattered light is collected. As will be demonstrated here, this feature enables the causal relationship between cavity geometry and laser absorption to be</w:t>
      </w:r>
      <w:r w:rsidR="002F4F32">
        <w:t xml:space="preserve"> established</w:t>
      </w:r>
      <w:r>
        <w:t>. Third, calibration of the signal allows</w:t>
      </w:r>
      <w:r w:rsidR="002F4F32">
        <w:t xml:space="preserve"> for the</w:t>
      </w:r>
      <w:r>
        <w:t xml:space="preserve"> absolute determination of absorbed laser power in real-time</w:t>
      </w:r>
      <w:r w:rsidR="00A2143A">
        <w:t xml:space="preserve"> </w:t>
      </w:r>
      <w:r>
        <w:fldChar w:fldCharType="begin" w:fldLock="1"/>
      </w:r>
      <w:r w:rsidR="00C82E5F">
        <w:instrText>ADDIN CSL_CITATION {"citationItems":[{"id":"ITEM-1","itemData":{"DOI":"10.1103/PhysRevApplied.10.044061","ISSN":"2331-7019","author":[{"dropping-particle":"","family":"Simonds","given":"Brian J","non-dropping-particle":"","parse-names":false,"suffix":""},{"dropping-particle":"","family":"Sowards","given":"Jeffrey","non-dropping-particle":"","parse-names":false,"suffix":""},{"dropping-particle":"","family":"Hadler","given":"Josh","non-dropping-particle":"","parse-names":false,"suffix":""},{"dropping-particle":"","family":"Pfeif","given":"Erik","non-dropping-particle":"","parse-names":false,"suffix":""},{"dropping-particle":"","family":"Wilthan","given":"Boris","non-dropping-particle":"","parse-names":false,"suffix":""},{"dropping-particle":"","family":"Tanner","given":"Jack","non-dropping-particle":"","parse-names":false,"suffix":""},{"dropping-particle":"","family":"Williams","given":"Paul","non-dropping-particle":"","parse-names":false,"suffix":""},{"dropping-particle":"","family":"Lehman","given":"John","non-dropping-particle":"","parse-names":false,"suffix":""}],"container-title":"Physical Review Applied","id":"ITEM-1","issued":{"date-parts":[["2018"]]},"page":"044061-14","publisher":"American Physical Society","title":"Time-resolved Absorptance and Melt Pool Dynamics during Intense Laser Irradiation of Metal","type":"article-journal","volume":"10"},"uris":["http://www.mendeley.com/documents/?uuid=b2e3a506-25ca-444c-8a4f-45af50fc16bb"]}],"mendeley":{"formattedCitation":"[21]","plainTextFormattedCitation":"[21]","previouslyFormattedCitation":"[21]"},"properties":{"noteIndex":0},"schema":"https://github.com/citation-style-language/schema/raw/master/csl-citation.json"}</w:instrText>
      </w:r>
      <w:r>
        <w:fldChar w:fldCharType="separate"/>
      </w:r>
      <w:r w:rsidR="008A576B" w:rsidRPr="008A576B">
        <w:rPr>
          <w:noProof/>
        </w:rPr>
        <w:t>[21]</w:t>
      </w:r>
      <w:r>
        <w:fldChar w:fldCharType="end"/>
      </w:r>
      <w:r>
        <w:t>. Although not necessary for defect detection, this ability leads to a greater connection between industrial process parameters and predictive models that need to know the amount of absorbed energy. This is a stated goal for “Industry 4.0”</w:t>
      </w:r>
      <w:r w:rsidR="008A2CEA">
        <w:t xml:space="preserve"> </w:t>
      </w:r>
      <w:r>
        <w:fldChar w:fldCharType="begin" w:fldLock="1"/>
      </w:r>
      <w:r w:rsidR="00C82E5F">
        <w:instrText>ADDIN CSL_CITATION {"citationItems":[{"id":"ITEM-1","itemData":{"DOI":"10.1016/j.promfg.2017.07.148","ISSN":"23519789","abstract":"The latest industrial revolution, Industry 4.0, is encouraging the integration of intelligent production systems and advanced information technologies. Additive manufacturing (AM) is considered to be an essential ingredient in this new movement. In this paper, a comprehensive review on AM technologies is presented together with both its contributions to Industry 4.0. The review focusses on three important aspects of AM: recent advances on material science, process development, and enhancements on design consideration. The main objective of the paper is to classify the current knowledge (and technological trends) on AM and to highlight its potential uses.","author":[{"dropping-particle":"","family":"Dilberoglu","given":"Ugur M.","non-dropping-particle":"","parse-names":false,"suffix":""},{"dropping-particle":"","family":"Gharehpapagh","given":"Bahar","non-dropping-particle":"","parse-names":false,"suffix":""},{"dropping-particle":"","family":"Yaman","given":"Ulas","non-dropping-particle":"","parse-names":false,"suffix":""},{"dropping-particle":"","family":"Dolen","given":"Melik","non-dropping-particle":"","parse-names":false,"suffix":""}],"container-title":"Procedia Manufacturing","id":"ITEM-1","issue":"June","issued":{"date-parts":[["2017"]]},"page":"545-554","publisher":"The Author(s)","title":"The Role of Additive Manufacturing in the Era of Industry 4.0","type":"article-journal","volume":"11"},"uris":["http://www.mendeley.com/documents/?uuid=fe0409e1-94c8-4254-a38c-78dd8fb2a48a"]}],"mendeley":{"formattedCitation":"[37]","plainTextFormattedCitation":"[37]","previouslyFormattedCitation":"[37]"},"properties":{"noteIndex":0},"schema":"https://github.com/citation-style-language/schema/raw/master/csl-citation.json"}</w:instrText>
      </w:r>
      <w:r>
        <w:fldChar w:fldCharType="separate"/>
      </w:r>
      <w:r w:rsidR="008A576B" w:rsidRPr="008A576B">
        <w:rPr>
          <w:noProof/>
        </w:rPr>
        <w:t>[37]</w:t>
      </w:r>
      <w:r>
        <w:fldChar w:fldCharType="end"/>
      </w:r>
      <w:r>
        <w:t>, which seeks to digitize the entire manufacturing process by, for instance, creating a “digital twin”</w:t>
      </w:r>
      <w:r w:rsidR="008A2CEA">
        <w:t xml:space="preserve"> </w:t>
      </w:r>
      <w:r>
        <w:fldChar w:fldCharType="begin" w:fldLock="1"/>
      </w:r>
      <w:r w:rsidR="00C82E5F">
        <w:instrText>ADDIN CSL_CITATION {"citationItems":[{"id":"ITEM-1","itemData":{"DOI":"10.1016/j.apmt.2018.11.003","ISSN":"23529407","abstract":"The customized production of complex components by 3D printing has been hailed as a potentially transformative tool in manufacturing with important applications in health care, automotive and aerospace industries. However, after about a quarter of a century of research and development, only a handful of commercial alloys can be printed and the market value of all 3D printed products now amounts to a negligible portion of the manufacturing economy. This difficulty is attributable to a remarkable diversity in structure and properties of the printed components and susceptibility to defects. In addition, the current practice of qualifying components by prolonged trial and error with expensive printing equipment and feed stock material confine the printed products to a niche market where the high product cost and the delay in the qualification are not critical factors. Here we explain how a digital twin or a digital replica of the printing machine will reduce the number of trial and error tests to obtain desired product attributes and reduce the time required for part qualification to make the printed components cost effective. It is shown that a comprehensive digital twin of 3D printing machine consisting of mechanistic, control and statistical models of 3D printing, machine learning and big data can reduce the volume of trial and error testing, reduce defects and shorten time between the design and production.","author":[{"dropping-particle":"","family":"Mukherjee","given":"T.","non-dropping-particle":"","parse-names":false,"suffix":""},{"dropping-particle":"","family":"DebRoy","given":"T.","non-dropping-particle":"","parse-names":false,"suffix":""}],"container-title":"Applied Materials Today","id":"ITEM-1","issued":{"date-parts":[["2019"]]},"page":"59-65","publisher":"Elsevier Ltd","title":"A digital twin for rapid qualification of 3D printed metallic components","type":"article-journal","volume":"14"},"uris":["http://www.mendeley.com/documents/?uuid=7eee724d-f17d-40df-a472-842ff8fb067a"]}],"mendeley":{"formattedCitation":"[38]","plainTextFormattedCitation":"[38]","previouslyFormattedCitation":"[38]"},"properties":{"noteIndex":0},"schema":"https://github.com/citation-style-language/schema/raw/master/csl-citation.json"}</w:instrText>
      </w:r>
      <w:r>
        <w:fldChar w:fldCharType="separate"/>
      </w:r>
      <w:r w:rsidR="008A576B" w:rsidRPr="008A576B">
        <w:rPr>
          <w:noProof/>
        </w:rPr>
        <w:t>[38]</w:t>
      </w:r>
      <w:r>
        <w:fldChar w:fldCharType="end"/>
      </w:r>
      <w:r>
        <w:t xml:space="preserve">. Lastly, total backscattered light detection could be readily deployed since LPBF AM build chambers could themselves become a light integrating apparatus. </w:t>
      </w:r>
    </w:p>
    <w:p w:rsidR="00D76E7D" w:rsidRDefault="00D76E7D" w:rsidP="00AF6B80">
      <w:pPr>
        <w:pStyle w:val="ListParagraph"/>
        <w:numPr>
          <w:ilvl w:val="0"/>
          <w:numId w:val="1"/>
        </w:numPr>
        <w:spacing w:line="360" w:lineRule="auto"/>
      </w:pPr>
      <w:r>
        <w:t>Materials and Methods</w:t>
      </w:r>
    </w:p>
    <w:p w:rsidR="00D76E7D" w:rsidRDefault="00D76E7D" w:rsidP="001415F9">
      <w:pPr>
        <w:pStyle w:val="ListParagraph"/>
        <w:numPr>
          <w:ilvl w:val="1"/>
          <w:numId w:val="1"/>
        </w:numPr>
        <w:spacing w:before="240" w:line="360" w:lineRule="auto"/>
      </w:pPr>
      <w:r>
        <w:t xml:space="preserve"> Metal Samples</w:t>
      </w:r>
    </w:p>
    <w:p w:rsidR="00D76E7D" w:rsidRDefault="00D76E7D" w:rsidP="00D76E7D">
      <w:pPr>
        <w:spacing w:line="360" w:lineRule="auto"/>
        <w:ind w:firstLine="360"/>
      </w:pPr>
      <w:r>
        <w:t>The Ti-6Al-4V plate samples were machined out of NIST Standard Reference Material 654b</w:t>
      </w:r>
      <w:r w:rsidR="008A2CEA">
        <w:t xml:space="preserve"> </w:t>
      </w:r>
      <w:r>
        <w:fldChar w:fldCharType="begin" w:fldLock="1"/>
      </w:r>
      <w:r w:rsidR="00C82E5F">
        <w:instrText>ADDIN CSL_CITATION {"citationItems":[{"id":"ITEM-1","itemData":{"author":[{"dropping-particle":"","family":"654b","given":"SRM","non-dropping-particle":"","parse-names":false,"suffix":""}],"id":"ITEM-1","issued":{"date-parts":[["0"]]},"publisher":"National Institute of Standards and Technology","publisher-place":"Gaithersburg, MD","title":"Titanium Alloy, Al-V","type":"article"},"uris":["http://www.mendeley.com/documents/?uuid=96ef083a-caa8-4e20-8bd5-1222d25c8841"]}],"mendeley":{"formattedCitation":"[39]","plainTextFormattedCitation":"[39]","previouslyFormattedCitation":"[39]"},"properties":{"noteIndex":0},"schema":"https://github.com/citation-style-language/schema/raw/master/csl-citation.json"}</w:instrText>
      </w:r>
      <w:r>
        <w:fldChar w:fldCharType="separate"/>
      </w:r>
      <w:r w:rsidR="008A576B" w:rsidRPr="008A576B">
        <w:rPr>
          <w:noProof/>
        </w:rPr>
        <w:t>[39]</w:t>
      </w:r>
      <w:r>
        <w:fldChar w:fldCharType="end"/>
      </w:r>
      <w:r>
        <w:t xml:space="preserve"> using wire electric discharge machining. </w:t>
      </w:r>
      <w:r w:rsidR="001415F9">
        <w:t xml:space="preserve">These </w:t>
      </w:r>
      <w:r>
        <w:t xml:space="preserve">were thinned to approximately 300 </w:t>
      </w:r>
      <w:r>
        <w:rPr>
          <w:rFonts w:cstheme="minorHAnsi"/>
        </w:rPr>
        <w:t>µ</w:t>
      </w:r>
      <w:r>
        <w:t>m by polishing</w:t>
      </w:r>
      <w:r w:rsidR="001415F9">
        <w:t xml:space="preserve"> of the sides to which the x-rays were incident. This thickness was necessary for </w:t>
      </w:r>
      <w:r w:rsidR="00A2143A">
        <w:t>adequate</w:t>
      </w:r>
      <w:r>
        <w:t xml:space="preserve"> x-ray transmission</w:t>
      </w:r>
      <w:r w:rsidR="001415F9">
        <w:t xml:space="preserve"> at the</w:t>
      </w:r>
      <w:r>
        <w:t xml:space="preserve"> hig</w:t>
      </w:r>
      <w:r w:rsidR="001415F9">
        <w:t xml:space="preserve">h frame rate (50,000 frames per second) </w:t>
      </w:r>
      <w:r>
        <w:t>x-ray imaging</w:t>
      </w:r>
      <w:r w:rsidR="001415F9">
        <w:t xml:space="preserve"> used here</w:t>
      </w:r>
      <w:r>
        <w:t>.</w:t>
      </w:r>
      <w:r w:rsidR="001415F9">
        <w:t xml:space="preserve"> The polished sides also created a</w:t>
      </w:r>
      <w:r>
        <w:t xml:space="preserve"> highly specular </w:t>
      </w:r>
      <w:r w:rsidR="001415F9">
        <w:t>surface</w:t>
      </w:r>
      <w:r>
        <w:t xml:space="preserve"> </w:t>
      </w:r>
      <w:r w:rsidR="00A2143A">
        <w:t>which is necessary for</w:t>
      </w:r>
      <w:r>
        <w:t xml:space="preserve"> good contrast of keyhole and melt pool in the x-ray images. The laser incident surface was also polished to a specular finish. For measurements involving powder, the Ti-6Al-4V sample was sandwiched between two glassy carbon plates (1 mm thickness). The difference in height between these plates and the metal substrate surface </w:t>
      </w:r>
      <w:r>
        <w:lastRenderedPageBreak/>
        <w:t xml:space="preserve">created a trough into which powder was spread. </w:t>
      </w:r>
      <w:r w:rsidRPr="00407B12">
        <w:t xml:space="preserve">The Ti-6Al-4V powder </w:t>
      </w:r>
      <w:r w:rsidR="001415F9">
        <w:t>(</w:t>
      </w:r>
      <w:r w:rsidRPr="00407B12">
        <w:t>Goodfellow Corporation, US</w:t>
      </w:r>
      <w:r w:rsidR="001415F9">
        <w:t xml:space="preserve">, </w:t>
      </w:r>
      <w:r w:rsidRPr="00407B12">
        <w:rPr>
          <w:rFonts w:hint="eastAsia"/>
          <w:lang w:eastAsia="zh-CN"/>
        </w:rPr>
        <w:t>G</w:t>
      </w:r>
      <w:r w:rsidRPr="00407B12">
        <w:t>rade 23</w:t>
      </w:r>
      <w:r w:rsidR="008A2CEA">
        <w:t xml:space="preserve"> </w:t>
      </w:r>
      <w:r>
        <w:fldChar w:fldCharType="begin" w:fldLock="1"/>
      </w:r>
      <w:r w:rsidR="00C82E5F">
        <w:instrText>ADDIN CSL_CITATION {"citationItems":[{"id":"ITEM-1","itemData":{"id":"ITEM-1","issued":{"date-parts":[["0"]]},"title":"Certain commercial equipment, software, and/or materials are identified in this paer in order to adequately specify the experimental procedure. In no case does such identification imply recommendation or endorsement by the National Institute of Standards.","type":"article"},"uris":["http://www.mendeley.com/documents/?uuid=7994c82c-8ad8-47c7-aa62-d69abd07c06f"]}],"mendeley":{"formattedCitation":"[40]","plainTextFormattedCitation":"[40]","previouslyFormattedCitation":"[40]"},"properties":{"noteIndex":0},"schema":"https://github.com/citation-style-language/schema/raw/master/csl-citation.json"}</w:instrText>
      </w:r>
      <w:r>
        <w:fldChar w:fldCharType="separate"/>
      </w:r>
      <w:r w:rsidR="008A576B" w:rsidRPr="008A576B">
        <w:rPr>
          <w:noProof/>
        </w:rPr>
        <w:t>[40]</w:t>
      </w:r>
      <w:r>
        <w:fldChar w:fldCharType="end"/>
      </w:r>
      <w:r w:rsidR="001415F9">
        <w:t xml:space="preserve">) </w:t>
      </w:r>
      <w:r w:rsidRPr="00407B12">
        <w:t xml:space="preserve">was gas-atomized </w:t>
      </w:r>
      <w:r w:rsidR="001415F9">
        <w:t>(g</w:t>
      </w:r>
      <w:r>
        <w:t>ood</w:t>
      </w:r>
      <w:r w:rsidRPr="00407B12">
        <w:t xml:space="preserve"> </w:t>
      </w:r>
      <w:r w:rsidRPr="00104BCF">
        <w:t>sphericity</w:t>
      </w:r>
      <w:r w:rsidR="001415F9">
        <w:t>) and had a</w:t>
      </w:r>
      <w:r w:rsidRPr="00407B12">
        <w:t xml:space="preserve"> maximum particle size</w:t>
      </w:r>
      <w:r w:rsidR="00706E4C">
        <w:t xml:space="preserve"> of</w:t>
      </w:r>
      <w:r w:rsidRPr="00407B12">
        <w:t xml:space="preserve"> 45 </w:t>
      </w:r>
      <w:proofErr w:type="spellStart"/>
      <w:r w:rsidRPr="00407B12">
        <w:t>μm</w:t>
      </w:r>
      <w:proofErr w:type="spellEnd"/>
      <w:r w:rsidRPr="00407B12">
        <w:t>.</w:t>
      </w:r>
    </w:p>
    <w:p w:rsidR="00D76E7D" w:rsidRPr="00D64A25" w:rsidRDefault="00D76E7D" w:rsidP="00D76E7D">
      <w:pPr>
        <w:pStyle w:val="ListParagraph"/>
        <w:numPr>
          <w:ilvl w:val="1"/>
          <w:numId w:val="1"/>
        </w:numPr>
        <w:spacing w:line="360" w:lineRule="auto"/>
      </w:pPr>
      <w:r>
        <w:t xml:space="preserve"> Integrating Sphere Radiometry</w:t>
      </w:r>
    </w:p>
    <w:p w:rsidR="00706E4C" w:rsidRDefault="00D76E7D" w:rsidP="00706E4C">
      <w:pPr>
        <w:spacing w:line="360" w:lineRule="auto"/>
        <w:ind w:firstLine="360"/>
      </w:pPr>
      <w:r>
        <w:t xml:space="preserve">The integrating sphere technique is generally the same as that used in ref. </w:t>
      </w:r>
      <w:r w:rsidRPr="00EC5A4C">
        <w:fldChar w:fldCharType="begin" w:fldLock="1"/>
      </w:r>
      <w:r w:rsidR="00C82E5F">
        <w:instrText>ADDIN CSL_CITATION {"citationItems":[{"id":"ITEM-1","itemData":{"DOI":"10.1103/PhysRevApplied.10.044061","ISSN":"2331-7019","author":[{"dropping-particle":"","family":"Simonds","given":"Brian J","non-dropping-particle":"","parse-names":false,"suffix":""},{"dropping-particle":"","family":"Sowards","given":"Jeffrey","non-dropping-particle":"","parse-names":false,"suffix":""},{"dropping-particle":"","family":"Hadler","given":"Josh","non-dropping-particle":"","parse-names":false,"suffix":""},{"dropping-particle":"","family":"Pfeif","given":"Erik","non-dropping-particle":"","parse-names":false,"suffix":""},{"dropping-particle":"","family":"Wilthan","given":"Boris","non-dropping-particle":"","parse-names":false,"suffix":""},{"dropping-particle":"","family":"Tanner","given":"Jack","non-dropping-particle":"","parse-names":false,"suffix":""},{"dropping-particle":"","family":"Williams","given":"Paul","non-dropping-particle":"","parse-names":false,"suffix":""},{"dropping-particle":"","family":"Lehman","given":"John","non-dropping-particle":"","parse-names":false,"suffix":""}],"container-title":"Physical Review Applied","id":"ITEM-1","issued":{"date-parts":[["2018"]]},"page":"044061-14","publisher":"American Physical Society","title":"Time-resolved Absorptance and Melt Pool Dynamics during Intense Laser Irradiation of Metal","type":"article-journal","volume":"10"},"uris":["http://www.mendeley.com/documents/?uuid=b2e3a506-25ca-444c-8a4f-45af50fc16bb"]}],"mendeley":{"formattedCitation":"[21]","plainTextFormattedCitation":"[21]","previouslyFormattedCitation":"[21]"},"properties":{"noteIndex":0},"schema":"https://github.com/citation-style-language/schema/raw/master/csl-citation.json"}</w:instrText>
      </w:r>
      <w:r w:rsidRPr="00EC5A4C">
        <w:fldChar w:fldCharType="separate"/>
      </w:r>
      <w:r w:rsidR="008A576B" w:rsidRPr="008A576B">
        <w:rPr>
          <w:noProof/>
        </w:rPr>
        <w:t>[21]</w:t>
      </w:r>
      <w:r w:rsidRPr="00EC5A4C">
        <w:fldChar w:fldCharType="end"/>
      </w:r>
      <w:r>
        <w:t>. In brief, a calibrated integrating sphere was placed over the sample to collect the backscattered laser light.</w:t>
      </w:r>
      <w:r w:rsidR="00D61511">
        <w:t xml:space="preserve"> The amount of absorbed laser power is then determined from an energy balance calculation between the measured input and scattered laser light (zero light transmission). </w:t>
      </w:r>
      <w:r>
        <w:t>The sphere</w:t>
      </w:r>
      <w:r w:rsidR="00EF0350">
        <w:t xml:space="preserve"> used in these measurements</w:t>
      </w:r>
      <w:r>
        <w:t xml:space="preserve"> had an elongated inlet aperture </w:t>
      </w:r>
      <w:r w:rsidR="008A576B">
        <w:t>at the top to allow for a scanned process laser. A</w:t>
      </w:r>
      <w:r>
        <w:t xml:space="preserve"> small channel along the sphere b</w:t>
      </w:r>
      <w:r w:rsidR="00EF0350">
        <w:t>ase</w:t>
      </w:r>
      <w:r>
        <w:t xml:space="preserve"> </w:t>
      </w:r>
      <w:r w:rsidR="008A576B">
        <w:t>accommodated</w:t>
      </w:r>
      <w:r>
        <w:t xml:space="preserve"> </w:t>
      </w:r>
      <w:r w:rsidR="008A576B">
        <w:t>clear passage of the 2 mm</w:t>
      </w:r>
      <w:r w:rsidR="00A2143A">
        <w:t xml:space="preserve"> wide </w:t>
      </w:r>
      <w:r>
        <w:t>x-ray beam.</w:t>
      </w:r>
      <w:r w:rsidR="00706E4C">
        <w:t xml:space="preserve"> </w:t>
      </w:r>
      <w:r w:rsidR="00706E4C" w:rsidRPr="00DF3176">
        <w:fldChar w:fldCharType="begin"/>
      </w:r>
      <w:r w:rsidR="00706E4C" w:rsidRPr="00DF3176">
        <w:instrText xml:space="preserve"> REF _Ref45031357 \h  \* MERGEFORMAT </w:instrText>
      </w:r>
      <w:r w:rsidR="00706E4C" w:rsidRPr="00DF3176">
        <w:fldChar w:fldCharType="separate"/>
      </w:r>
      <w:r w:rsidR="00706E4C" w:rsidRPr="00DF3176">
        <w:rPr>
          <w:color w:val="000000" w:themeColor="text1"/>
        </w:rPr>
        <w:t>Fig</w:t>
      </w:r>
      <w:r w:rsidR="00706E4C">
        <w:rPr>
          <w:color w:val="000000" w:themeColor="text1"/>
        </w:rPr>
        <w:t>ure</w:t>
      </w:r>
      <w:r w:rsidR="00706E4C" w:rsidRPr="00DF3176">
        <w:rPr>
          <w:color w:val="000000" w:themeColor="text1"/>
        </w:rPr>
        <w:t xml:space="preserve"> </w:t>
      </w:r>
      <w:r w:rsidR="00706E4C" w:rsidRPr="00DF3176">
        <w:rPr>
          <w:noProof/>
          <w:color w:val="000000" w:themeColor="text1"/>
        </w:rPr>
        <w:t>1</w:t>
      </w:r>
      <w:r w:rsidR="00706E4C" w:rsidRPr="00DF3176">
        <w:fldChar w:fldCharType="end"/>
      </w:r>
      <w:r w:rsidR="00706E4C">
        <w:t xml:space="preserve"> shows a diagram of </w:t>
      </w:r>
      <w:r w:rsidR="008A576B">
        <w:rPr>
          <w:noProof/>
        </w:rPr>
        <mc:AlternateContent>
          <mc:Choice Requires="wpg">
            <w:drawing>
              <wp:anchor distT="0" distB="0" distL="114300" distR="114300" simplePos="0" relativeHeight="251660288" behindDoc="0" locked="0" layoutInCell="1" allowOverlap="1">
                <wp:simplePos x="0" y="0"/>
                <wp:positionH relativeFrom="margin">
                  <wp:posOffset>-780</wp:posOffset>
                </wp:positionH>
                <wp:positionV relativeFrom="page">
                  <wp:posOffset>922297</wp:posOffset>
                </wp:positionV>
                <wp:extent cx="5796280" cy="2961640"/>
                <wp:effectExtent l="0" t="0" r="0" b="0"/>
                <wp:wrapTopAndBottom/>
                <wp:docPr id="11" name="Group 11"/>
                <wp:cNvGraphicFramePr/>
                <a:graphic xmlns:a="http://schemas.openxmlformats.org/drawingml/2006/main">
                  <a:graphicData uri="http://schemas.microsoft.com/office/word/2010/wordprocessingGroup">
                    <wpg:wgp>
                      <wpg:cNvGrpSpPr/>
                      <wpg:grpSpPr>
                        <a:xfrm>
                          <a:off x="0" y="0"/>
                          <a:ext cx="5796280" cy="2961640"/>
                          <a:chOff x="0" y="0"/>
                          <a:chExt cx="5796280" cy="2962922"/>
                        </a:xfrm>
                      </wpg:grpSpPr>
                      <wps:wsp>
                        <wps:cNvPr id="4" name="Text Box 4"/>
                        <wps:cNvSpPr txBox="1"/>
                        <wps:spPr>
                          <a:xfrm>
                            <a:off x="0" y="2476500"/>
                            <a:ext cx="5796280" cy="486422"/>
                          </a:xfrm>
                          <a:prstGeom prst="rect">
                            <a:avLst/>
                          </a:prstGeom>
                          <a:solidFill>
                            <a:prstClr val="white"/>
                          </a:solidFill>
                          <a:ln>
                            <a:noFill/>
                          </a:ln>
                        </wps:spPr>
                        <wps:txbx>
                          <w:txbxContent>
                            <w:p w:rsidR="00466290" w:rsidRDefault="00466290" w:rsidP="004C0B4F">
                              <w:bookmarkStart w:id="1" w:name="_Ref45031357"/>
                              <w:r w:rsidRPr="00D76E7D">
                                <w:rPr>
                                  <w:color w:val="000000" w:themeColor="text1"/>
                                </w:rPr>
                                <w:t>Fi</w:t>
                              </w:r>
                              <w:r>
                                <w:rPr>
                                  <w:color w:val="000000" w:themeColor="text1"/>
                                </w:rPr>
                                <w:t>g</w:t>
                              </w:r>
                              <w:r w:rsidRPr="00AF6B80">
                                <w:rPr>
                                  <w:color w:val="000000" w:themeColor="text1"/>
                                </w:rPr>
                                <w:t xml:space="preserve">. </w:t>
                              </w:r>
                              <w:r w:rsidRPr="00AF6B80">
                                <w:rPr>
                                  <w:color w:val="000000" w:themeColor="text1"/>
                                  <w:sz w:val="18"/>
                                  <w:szCs w:val="18"/>
                                </w:rPr>
                                <w:fldChar w:fldCharType="begin"/>
                              </w:r>
                              <w:r w:rsidRPr="00AF6B80">
                                <w:rPr>
                                  <w:color w:val="000000" w:themeColor="text1"/>
                                </w:rPr>
                                <w:instrText xml:space="preserve"> SEQ Figure \* ARABIC </w:instrText>
                              </w:r>
                              <w:r w:rsidRPr="00AF6B80">
                                <w:rPr>
                                  <w:color w:val="000000" w:themeColor="text1"/>
                                  <w:sz w:val="18"/>
                                  <w:szCs w:val="18"/>
                                </w:rPr>
                                <w:fldChar w:fldCharType="separate"/>
                              </w:r>
                              <w:r>
                                <w:rPr>
                                  <w:noProof/>
                                  <w:color w:val="000000" w:themeColor="text1"/>
                                </w:rPr>
                                <w:t>1</w:t>
                              </w:r>
                              <w:r w:rsidRPr="00AF6B80">
                                <w:rPr>
                                  <w:noProof/>
                                  <w:color w:val="000000" w:themeColor="text1"/>
                                  <w:sz w:val="18"/>
                                  <w:szCs w:val="18"/>
                                </w:rPr>
                                <w:fldChar w:fldCharType="end"/>
                              </w:r>
                              <w:bookmarkEnd w:id="1"/>
                              <w:r w:rsidRPr="00AF6B80">
                                <w:rPr>
                                  <w:noProof/>
                                  <w:color w:val="000000" w:themeColor="text1"/>
                                </w:rPr>
                                <w:t>.</w:t>
                              </w:r>
                              <w:r w:rsidRPr="008538B0">
                                <w:rPr>
                                  <w:color w:val="000000" w:themeColor="text1"/>
                                </w:rPr>
                                <w:t xml:space="preserve"> </w:t>
                              </w:r>
                              <w:r>
                                <w:rPr>
                                  <w:color w:val="000000" w:themeColor="text1"/>
                                </w:rPr>
                                <w:t>A</w:t>
                              </w:r>
                              <w:r w:rsidRPr="008538B0">
                                <w:rPr>
                                  <w:color w:val="000000" w:themeColor="text1"/>
                                </w:rPr>
                                <w:t xml:space="preserve"> conceptualization of the combined integrating sphere and synchrotron x-ray imaging system.</w:t>
                              </w:r>
                              <w:r>
                                <w:rPr>
                                  <w:color w:val="000000" w:themeColor="text1"/>
                                </w:rPr>
                                <w:t xml:space="preserve"> Additional information on the experimental design can be found in the appendi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0" name="Picture 10" descr="Diagram&#10;&#10;Description automatically generated"/>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1304925" y="0"/>
                            <a:ext cx="3090545" cy="2450465"/>
                          </a:xfrm>
                          <a:prstGeom prst="rect">
                            <a:avLst/>
                          </a:prstGeom>
                        </pic:spPr>
                      </pic:pic>
                    </wpg:wgp>
                  </a:graphicData>
                </a:graphic>
                <wp14:sizeRelV relativeFrom="margin">
                  <wp14:pctHeight>0</wp14:pctHeight>
                </wp14:sizeRelV>
              </wp:anchor>
            </w:drawing>
          </mc:Choice>
          <mc:Fallback>
            <w:pict>
              <v:group id="Group 11" o:spid="_x0000_s1026" style="position:absolute;left:0;text-align:left;margin-left:-.05pt;margin-top:72.6pt;width:456.4pt;height:233.2pt;z-index:251660288;mso-position-horizontal-relative:margin;mso-position-vertical-relative:page;mso-height-relative:margin" coordsize="57962,296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">
                <v:shapetype id="_x0000_t202" coordsize="21600,21600" o:spt="202" path="m,l,21600r21600,l21600,xe">
                  <v:stroke joinstyle="miter"/>
                  <v:path gradientshapeok="t" o:connecttype="rect"/>
                </v:shapetype>
                <v:shape id="Text Box 4" o:spid="_x0000_s1027" type="#_x0000_t202" style="position:absolute;top:24765;width:57962;height:4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ShwgAAANoAAAAPAAAAZHJzL2Rvd25yZXYueG1sRI9Pi8Iw&#10;FMTvC36H8AQvi6aK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A+khShwgAAANoAAAAPAAAA&#10;AAAAAAAAAAAAAAcCAABkcnMvZG93bnJldi54bWxQSwUGAAAAAAMAAwC3AAAA9gIAAAAA&#10;" stroked="f">
                  <v:textbox inset="0,0,0,0">
                    <w:txbxContent>
                      <w:p w:rsidR="00466290" w:rsidRDefault="00466290" w:rsidP="004C0B4F">
                        <w:bookmarkStart w:id="2" w:name="_Ref45031357"/>
                        <w:r w:rsidRPr="00D76E7D">
                          <w:rPr>
                            <w:color w:val="000000" w:themeColor="text1"/>
                          </w:rPr>
                          <w:t>Fi</w:t>
                        </w:r>
                        <w:r>
                          <w:rPr>
                            <w:color w:val="000000" w:themeColor="text1"/>
                          </w:rPr>
                          <w:t>g</w:t>
                        </w:r>
                        <w:r w:rsidRPr="00AF6B80">
                          <w:rPr>
                            <w:color w:val="000000" w:themeColor="text1"/>
                          </w:rPr>
                          <w:t xml:space="preserve">. </w:t>
                        </w:r>
                        <w:r w:rsidRPr="00AF6B80">
                          <w:rPr>
                            <w:color w:val="000000" w:themeColor="text1"/>
                            <w:sz w:val="18"/>
                            <w:szCs w:val="18"/>
                          </w:rPr>
                          <w:fldChar w:fldCharType="begin"/>
                        </w:r>
                        <w:r w:rsidRPr="00AF6B80">
                          <w:rPr>
                            <w:color w:val="000000" w:themeColor="text1"/>
                          </w:rPr>
                          <w:instrText xml:space="preserve"> SEQ Figure \* ARABIC </w:instrText>
                        </w:r>
                        <w:r w:rsidRPr="00AF6B80">
                          <w:rPr>
                            <w:color w:val="000000" w:themeColor="text1"/>
                            <w:sz w:val="18"/>
                            <w:szCs w:val="18"/>
                          </w:rPr>
                          <w:fldChar w:fldCharType="separate"/>
                        </w:r>
                        <w:r>
                          <w:rPr>
                            <w:noProof/>
                            <w:color w:val="000000" w:themeColor="text1"/>
                          </w:rPr>
                          <w:t>1</w:t>
                        </w:r>
                        <w:r w:rsidRPr="00AF6B80">
                          <w:rPr>
                            <w:noProof/>
                            <w:color w:val="000000" w:themeColor="text1"/>
                            <w:sz w:val="18"/>
                            <w:szCs w:val="18"/>
                          </w:rPr>
                          <w:fldChar w:fldCharType="end"/>
                        </w:r>
                        <w:bookmarkEnd w:id="2"/>
                        <w:r w:rsidRPr="00AF6B80">
                          <w:rPr>
                            <w:noProof/>
                            <w:color w:val="000000" w:themeColor="text1"/>
                          </w:rPr>
                          <w:t>.</w:t>
                        </w:r>
                        <w:r w:rsidRPr="008538B0">
                          <w:rPr>
                            <w:color w:val="000000" w:themeColor="text1"/>
                          </w:rPr>
                          <w:t xml:space="preserve"> </w:t>
                        </w:r>
                        <w:r>
                          <w:rPr>
                            <w:color w:val="000000" w:themeColor="text1"/>
                          </w:rPr>
                          <w:t>A</w:t>
                        </w:r>
                        <w:r w:rsidRPr="008538B0">
                          <w:rPr>
                            <w:color w:val="000000" w:themeColor="text1"/>
                          </w:rPr>
                          <w:t xml:space="preserve"> conceptualization of the combined integrating sphere and synchrotron x-ray imaging system.</w:t>
                        </w:r>
                        <w:r>
                          <w:rPr>
                            <w:color w:val="000000" w:themeColor="text1"/>
                          </w:rPr>
                          <w:t xml:space="preserve"> Additional information on the experimental design can be found in the appendix.</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8" type="#_x0000_t75" alt="Diagram&#10;&#10;Description automatically generated" style="position:absolute;left:13049;width:30905;height:245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">
                  <v:imagedata r:id="rId7" o:title="Diagram&#10;&#10;Description automatically generated"/>
                </v:shape>
                <w10:wrap type="topAndBottom" anchorx="margin" anchory="page"/>
              </v:group>
            </w:pict>
          </mc:Fallback>
        </mc:AlternateContent>
      </w:r>
      <w:r w:rsidR="00706E4C">
        <w:t xml:space="preserve">the integrating sphere apparatus as it was implemented with the x-ray beam. </w:t>
      </w:r>
      <w:r>
        <w:t>The laser had an angle of incidence of 7</w:t>
      </w:r>
      <w:r>
        <w:rPr>
          <w:rFonts w:cstheme="minorHAnsi"/>
        </w:rPr>
        <w:t>°</w:t>
      </w:r>
      <w:r>
        <w:t xml:space="preserve"> relative to the sample surface normal. This </w:t>
      </w:r>
      <w:r w:rsidR="00706E4C">
        <w:t>ensured that</w:t>
      </w:r>
      <w:r>
        <w:t xml:space="preserve"> the strong backscattered light from the initially specular surface </w:t>
      </w:r>
      <w:r w:rsidR="00A2143A">
        <w:t>would</w:t>
      </w:r>
      <w:r>
        <w:t xml:space="preserve"> be captured within the sphere. The backscattered light was measured by a photodiode that was fiber</w:t>
      </w:r>
      <w:r w:rsidR="00EF0350">
        <w:t>-</w:t>
      </w:r>
      <w:r>
        <w:t>coupled to the sphere surface; it was bandpass filtered at 1070 nm. The photodiode voltage was measured by a high-speed oscilloscope with a 1 % voltage uncertainty and a 40 ns time resolution. A calibration procedure using a well-characterized scattering surface in place of the experimental target produces a coefficient that converts the photodiode signal to an absolute amount of scattered light power</w:t>
      </w:r>
      <w:r w:rsidR="008A576B">
        <w:t xml:space="preserve"> </w:t>
      </w:r>
      <w:r w:rsidR="008A576B">
        <w:fldChar w:fldCharType="begin" w:fldLock="1"/>
      </w:r>
      <w:r w:rsidR="00C82E5F">
        <w:instrText>ADDIN CSL_CITATION {"citationItems":[{"id":"ITEM-1","itemData":{"DOI":"10.1103/PhysRevApplied.10.044061","ISSN":"2331-7019","author":[{"dropping-particle":"","family":"Simonds","given":"Brian J","non-dropping-particle":"","parse-names":false,"suffix":""},{"dropping-particle":"","family":"Sowards","given":"Jeffrey","non-dropping-particle":"","parse-names":false,"suffix":""},{"dropping-particle":"","family":"Hadler","given":"Josh","non-dropping-particle":"","parse-names":false,"suffix":""},{"dropping-particle":"","family":"Pfeif","given":"Erik","non-dropping-particle":"","parse-names":false,"suffix":""},{"dropping-particle":"","family":"Wilthan","given":"Boris","non-dropping-particle":"","parse-names":false,"suffix":""},{"dropping-particle":"","family":"Tanner","given":"Jack","non-dropping-particle":"","parse-names":false,"suffix":""},{"dropping-particle":"","family":"Williams","given":"Paul","non-dropping-particle":"","parse-names":false,"suffix":""},{"dropping-particle":"","family":"Lehman","given":"John","non-dropping-particle":"","parse-names":false,"suffix":""}],"container-title":"Physical Review Applied","id":"ITEM-1","issued":{"date-parts":[["2018"]]},"page":"044061-14","publisher":"American Physical Society","title":"Time-resolved Absorptance and Melt Pool Dynamics during Intense Laser Irradiation of Metal","type":"article-journal","volume":"10"},"uris":["http://www.mendeley.com/documents/?uuid=b2e3a506-25ca-444c-8a4f-45af50fc16bb"]}],"mendeley":{"formattedCitation":"[21]","plainTextFormattedCitation":"[21]","previouslyFormattedCitation":"[21]"},"properties":{"noteIndex":0},"schema":"https://github.com/citation-style-language/schema/raw/master/csl-citation.json"}</w:instrText>
      </w:r>
      <w:r w:rsidR="008A576B">
        <w:fldChar w:fldCharType="separate"/>
      </w:r>
      <w:r w:rsidR="008A576B" w:rsidRPr="008A576B">
        <w:rPr>
          <w:noProof/>
        </w:rPr>
        <w:t>[21]</w:t>
      </w:r>
      <w:r w:rsidR="008A576B">
        <w:fldChar w:fldCharType="end"/>
      </w:r>
      <w:r>
        <w:t xml:space="preserve">. This procedure was repeated between laser injections so that changes to the internal surface of the sphere due to weld spatter could be accounted for. </w:t>
      </w:r>
    </w:p>
    <w:p w:rsidR="00D76E7D" w:rsidRDefault="00D76E7D" w:rsidP="00D76E7D">
      <w:pPr>
        <w:spacing w:line="360" w:lineRule="auto"/>
        <w:ind w:firstLine="360"/>
      </w:pPr>
      <w:r>
        <w:lastRenderedPageBreak/>
        <w:t>Over the course of these experiments, the loss within the sphere changed only slightly, increasing on average by 0.6 % per laser exposure.</w:t>
      </w:r>
      <w:r w:rsidRPr="00E0628E">
        <w:t xml:space="preserve"> </w:t>
      </w:r>
      <w:r>
        <w:t>The combined standard uncertainty in the absorption measurement was 1.26 % (coverage factor of 1). This is nearly a threefold increase in accuracy over previous efforts</w:t>
      </w:r>
      <w:r w:rsidR="00706E4C">
        <w:t xml:space="preserve"> </w:t>
      </w:r>
      <w:r>
        <w:fldChar w:fldCharType="begin" w:fldLock="1"/>
      </w:r>
      <w:r w:rsidR="00C82E5F">
        <w:instrText>ADDIN CSL_CITATION {"citationItems":[{"id":"ITEM-1","itemData":{"DOI":"10.1103/PhysRevApplied.10.044061","ISSN":"2331-7019","author":[{"dropping-particle":"","family":"Simonds","given":"Brian J","non-dropping-particle":"","parse-names":false,"suffix":""},{"dropping-particle":"","family":"Sowards","given":"Jeffrey","non-dropping-particle":"","parse-names":false,"suffix":""},{"dropping-particle":"","family":"Hadler","given":"Josh","non-dropping-particle":"","parse-names":false,"suffix":""},{"dropping-particle":"","family":"Pfeif","given":"Erik","non-dropping-particle":"","parse-names":false,"suffix":""},{"dropping-particle":"","family":"Wilthan","given":"Boris","non-dropping-particle":"","parse-names":false,"suffix":""},{"dropping-particle":"","family":"Tanner","given":"Jack","non-dropping-particle":"","parse-names":false,"suffix":""},{"dropping-particle":"","family":"Williams","given":"Paul","non-dropping-particle":"","parse-names":false,"suffix":""},{"dropping-particle":"","family":"Lehman","given":"John","non-dropping-particle":"","parse-names":false,"suffix":""}],"container-title":"Physical Review Applied","id":"ITEM-1","issued":{"date-parts":[["2018"]]},"page":"044061-14","publisher":"American Physical Society","title":"Time-resolved Absorptance and Melt Pool Dynamics during Intense Laser Irradiation of Metal","type":"article-journal","volume":"10"},"uris":["http://www.mendeley.com/documents/?uuid=b2e3a506-25ca-444c-8a4f-45af50fc16bb"]}],"mendeley":{"formattedCitation":"[21]","plainTextFormattedCitation":"[21]","previouslyFormattedCitation":"[21]"},"properties":{"noteIndex":0},"schema":"https://github.com/citation-style-language/schema/raw/master/csl-citation.json"}</w:instrText>
      </w:r>
      <w:r>
        <w:fldChar w:fldCharType="separate"/>
      </w:r>
      <w:r w:rsidR="008A576B" w:rsidRPr="008A576B">
        <w:rPr>
          <w:noProof/>
        </w:rPr>
        <w:t>[21]</w:t>
      </w:r>
      <w:r>
        <w:fldChar w:fldCharType="end"/>
      </w:r>
      <w:r>
        <w:t xml:space="preserve"> due primarily to an improved uncertainty in laser power measurement. The dynamic absorptance is determined by calculating the difference between the backscattered and input laser powers and then dividing by the input laser power. Normalizing this to 100 gives the percent absorption.</w:t>
      </w:r>
    </w:p>
    <w:p w:rsidR="00D76E7D" w:rsidRPr="00D64A25" w:rsidRDefault="00D76E7D" w:rsidP="00D76E7D">
      <w:pPr>
        <w:pStyle w:val="ListParagraph"/>
        <w:numPr>
          <w:ilvl w:val="1"/>
          <w:numId w:val="1"/>
        </w:numPr>
        <w:spacing w:line="360" w:lineRule="auto"/>
      </w:pPr>
      <w:r>
        <w:t xml:space="preserve"> </w:t>
      </w:r>
      <w:r w:rsidRPr="00D64A25">
        <w:t>High-speed X-ray Imaging and Analysis</w:t>
      </w:r>
    </w:p>
    <w:p w:rsidR="00D76E7D" w:rsidRDefault="00D76E7D" w:rsidP="00D76E7D">
      <w:pPr>
        <w:spacing w:line="360" w:lineRule="auto"/>
        <w:ind w:firstLine="360"/>
      </w:pPr>
      <w:r>
        <w:t>All experiments were carried out at the 32-ID-B beamline of Advanced Photon Source at Argonne National Laboratory. The high-speed x-ray imaging experiments were performed similar to those of ref.</w:t>
      </w:r>
      <w:r w:rsidR="008A2CEA">
        <w:t xml:space="preserve"> </w:t>
      </w:r>
      <w:r w:rsidRPr="00E402A8">
        <w:fldChar w:fldCharType="begin" w:fldLock="1"/>
      </w:r>
      <w:r w:rsidR="00C82E5F">
        <w:instrText>ADDIN CSL_CITATION {"citationItems":[{"id":"ITEM-1","itemData":{"DOI":"10.1107/S1600577518009554","abstract":"The high-speed synchrotron X-ray imaging technique was synchronized with a custom-built laser-melting setup to capture the dynamics of laser powder-bed fusion processes in situ. Various significant phenomena, including vapor-depression and melt-pool dynamics and powder-spatter ejection, were captured with high spatial and temporal resolution. Imaging frame rates of up to 10 MHz were used to capture the rapid changes in these highly dynamic phenomena. At the same time, relatively slow frame rates were employed to capture large-scale changes during the process. This experimental platform will be vital in the further understanding of laser additive manufacturing processes and will be particularly helpful in guiding efforts to reduce or eliminate microstructural defects in additively manufactured parts.","author":[{"dropping-particle":"","family":"Parab","given":"Niranjan D","non-dropping-particle":"","parse-names":false,"suffix":""},{"dropping-particle":"","family":"Escano","given":"Luis I","non-dropping-particle":"","parse-names":false,"suffix":""},{"dropping-particle":"","family":"Fezzaa","given":"Kamel","non-dropping-particle":"","parse-names":false,"suffix":""},{"dropping-particle":"","family":"Everhart","given":"Wes","non-dropping-particle":"","parse-names":false,"suffix":""},{"dropping-particle":"","family":"Rollett","given":"Anthony D","non-dropping-particle":"","parse-names":false,"suffix":""},{"dropping-particle":"","family":"Chen","given":"Lianyi","non-dropping-particle":"","parse-names":false,"suffix":""},{"dropping-particle":"","family":"Sun","given":"Tao","non-dropping-particle":"","parse-names":false,"suffix":""}],"container-title":"Journal of Synchrotron Radiation","id":"ITEM-1","issued":{"date-parts":[["2018"]]},"page":"1467-1477","publisher":"International Union of Crystallography","title":"Ultrafast X-ray imaging of laser – metal additive manufacturing processes","type":"article-journal","volume":"25"},"uris":["http://www.mendeley.com/documents/?uuid=c3ea10d9-8adb-4e0f-b3c3-f61c9a6f8f83"]}],"mendeley":{"formattedCitation":"[18]","plainTextFormattedCitation":"[18]","previouslyFormattedCitation":"[18]"},"properties":{"noteIndex":0},"schema":"https://github.com/citation-style-language/schema/raw/master/csl-citation.json"}</w:instrText>
      </w:r>
      <w:r w:rsidRPr="00E402A8">
        <w:fldChar w:fldCharType="separate"/>
      </w:r>
      <w:r w:rsidR="008A576B" w:rsidRPr="008A576B">
        <w:rPr>
          <w:noProof/>
        </w:rPr>
        <w:t>[18]</w:t>
      </w:r>
      <w:r w:rsidRPr="00E402A8">
        <w:fldChar w:fldCharType="end"/>
      </w:r>
      <w:r>
        <w:t xml:space="preserve">. All videos in this work were captured at 50,000 frames per second with a 2.5 </w:t>
      </w:r>
      <w:r>
        <w:rPr>
          <w:rFonts w:cstheme="minorHAnsi"/>
        </w:rPr>
        <w:t>µ</w:t>
      </w:r>
      <w:r>
        <w:t xml:space="preserve">s exposure time. Image analysis was performed according to the procedure in ref. </w:t>
      </w:r>
      <w:r w:rsidRPr="00E402A8">
        <w:fldChar w:fldCharType="begin" w:fldLock="1"/>
      </w:r>
      <w:r w:rsidR="00C82E5F">
        <w:instrText>ADDIN CSL_CITATION {"citationItems":[{"id":"ITEM-1","itemData":{"author":[{"dropping-particle":"","family":"Simonds","given":"Brian J.","non-dropping-particle":"","parse-names":false,"suffix":""},{"dropping-particle":"","family":"Tanner","given":"Jack R.","non-dropping-particle":"","parse-names":false,"suffix":""},{"dropping-particle":"","family":"Artusio-Glimpse","given":"Alexandra","non-dropping-particle":"","parse-names":false,"suffix":""},{"dropping-particle":"","family":"Williams","given":"Paul A.","non-dropping-particle":"","parse-names":false,"suffix":""},{"dropping-particle":"","family":"Parab","given":"Niranjan D","non-dropping-particle":"","parse-names":false,"suffix":""},{"dropping-particle":"","family":"Zhao","given":"Cang","non-dropping-particle":"","parse-names":false,"suffix":""},{"dropping-particle":"","family":"Sun","given":"Tao","non-dropping-particle":"","parse-names":false,"suffix":""}],"container-title":"Procedia CIRP","id":"ITEM-1","issued":{"date-parts":[["2020"]]},"page":"775-779","title":"Simultaneous High-speed X-ray Transmission Imaging and Absolute Dynamic Absorptance Measurements during High-power Laser-metal Processing","type":"article-journal","volume":"94"},"uris":["http://www.mendeley.com/documents/?uuid=c47a1871-dd5d-47d5-93c0-615ac3f4dc15"]}],"mendeley":{"formattedCitation":"[41]","plainTextFormattedCitation":"[41]","previouslyFormattedCitation":"[41]"},"properties":{"noteIndex":0},"schema":"https://github.com/citation-style-language/schema/raw/master/csl-citation.json"}</w:instrText>
      </w:r>
      <w:r w:rsidRPr="00E402A8">
        <w:fldChar w:fldCharType="separate"/>
      </w:r>
      <w:r w:rsidR="008A576B" w:rsidRPr="008A576B">
        <w:rPr>
          <w:noProof/>
        </w:rPr>
        <w:t>[41]</w:t>
      </w:r>
      <w:r w:rsidRPr="00E402A8">
        <w:fldChar w:fldCharType="end"/>
      </w:r>
      <w:r>
        <w:t>, which included a procedure for automatically detecting the keyhole and measuring its dimensions.</w:t>
      </w:r>
      <w:r w:rsidR="00706E4C">
        <w:t xml:space="preserve"> </w:t>
      </w:r>
    </w:p>
    <w:p w:rsidR="00D76E7D" w:rsidRPr="00D64A25" w:rsidRDefault="00D76E7D" w:rsidP="00D76E7D">
      <w:pPr>
        <w:pStyle w:val="ListParagraph"/>
        <w:numPr>
          <w:ilvl w:val="1"/>
          <w:numId w:val="1"/>
        </w:numPr>
        <w:spacing w:line="360" w:lineRule="auto"/>
      </w:pPr>
      <w:r w:rsidRPr="00D64A25">
        <w:t>Process Laser and Chamber</w:t>
      </w:r>
    </w:p>
    <w:p w:rsidR="00D76E7D" w:rsidRDefault="00D76E7D" w:rsidP="00D76E7D">
      <w:pPr>
        <w:spacing w:line="360" w:lineRule="auto"/>
        <w:ind w:firstLine="360"/>
      </w:pPr>
      <w:r>
        <w:t xml:space="preserve">The process laser was a 1070 nm wavelength </w:t>
      </w:r>
      <w:proofErr w:type="spellStart"/>
      <w:r>
        <w:t>Yb</w:t>
      </w:r>
      <w:proofErr w:type="spellEnd"/>
      <w:r>
        <w:t xml:space="preserve">-doped fiber laser with a measured spot size of 49.5 </w:t>
      </w:r>
      <w:r>
        <w:rPr>
          <w:rFonts w:cstheme="minorHAnsi"/>
        </w:rPr>
        <w:t>µ</w:t>
      </w:r>
      <w:r>
        <w:t xml:space="preserve">m </w:t>
      </w:r>
      <w:r>
        <w:rPr>
          <w:rFonts w:cstheme="minorHAnsi"/>
        </w:rPr>
        <w:t>±</w:t>
      </w:r>
      <w:r>
        <w:t xml:space="preserve"> 5 </w:t>
      </w:r>
      <w:r>
        <w:rPr>
          <w:rFonts w:cstheme="minorHAnsi"/>
        </w:rPr>
        <w:t>µ</w:t>
      </w:r>
      <w:r>
        <w:t>m (1/e</w:t>
      </w:r>
      <w:r>
        <w:rPr>
          <w:vertAlign w:val="superscript"/>
        </w:rPr>
        <w:t>2</w:t>
      </w:r>
      <w:r>
        <w:t xml:space="preserve"> value). All measurements were performed with the sample at the focal plane. A </w:t>
      </w:r>
      <w:r w:rsidRPr="00CC4EB8">
        <w:rPr>
          <w:i/>
          <w:iCs/>
        </w:rPr>
        <w:t>SCAN</w:t>
      </w:r>
      <w:r w:rsidRPr="00CC4EB8">
        <w:rPr>
          <w:rFonts w:cstheme="minorHAnsi"/>
          <w:i/>
          <w:iCs/>
        </w:rPr>
        <w:t>L</w:t>
      </w:r>
      <w:r w:rsidRPr="00682017">
        <w:rPr>
          <w:rFonts w:cstheme="minorHAnsi"/>
          <w:i/>
          <w:iCs/>
        </w:rPr>
        <w:t>AB</w:t>
      </w:r>
      <w:r w:rsidRPr="00682017">
        <w:rPr>
          <w:rFonts w:cstheme="minorHAnsi"/>
        </w:rPr>
        <w:t xml:space="preserve"> </w:t>
      </w:r>
      <w:proofErr w:type="spellStart"/>
      <w:r w:rsidRPr="00CC4EB8">
        <w:rPr>
          <w:rFonts w:cstheme="minorHAnsi"/>
        </w:rPr>
        <w:t>intelli</w:t>
      </w:r>
      <w:r w:rsidRPr="00CC4EB8">
        <w:rPr>
          <w:rFonts w:cstheme="minorHAnsi"/>
          <w:i/>
          <w:iCs/>
        </w:rPr>
        <w:t>SCAN</w:t>
      </w:r>
      <w:r w:rsidRPr="00CC4EB8">
        <w:rPr>
          <w:rFonts w:cstheme="minorHAnsi"/>
          <w:vertAlign w:val="subscript"/>
        </w:rPr>
        <w:t>de</w:t>
      </w:r>
      <w:proofErr w:type="spellEnd"/>
      <w:r w:rsidRPr="00CC4EB8">
        <w:rPr>
          <w:rFonts w:cstheme="minorHAnsi"/>
        </w:rPr>
        <w:t xml:space="preserve"> 30</w:t>
      </w:r>
      <w:r>
        <w:t xml:space="preserve"> galvanometer scanner</w:t>
      </w:r>
      <w:r w:rsidR="008A576B">
        <w:rPr>
          <w:rFonts w:cstheme="minorHAnsi"/>
        </w:rPr>
        <w:t xml:space="preserve"> </w:t>
      </w:r>
      <w:r w:rsidR="008A576B">
        <w:rPr>
          <w:rFonts w:cstheme="minorHAnsi"/>
        </w:rPr>
        <w:fldChar w:fldCharType="begin" w:fldLock="1"/>
      </w:r>
      <w:r w:rsidR="00C82E5F">
        <w:rPr>
          <w:rFonts w:cstheme="minorHAnsi"/>
        </w:rPr>
        <w:instrText>ADDIN CSL_CITATION {"citationItems":[{"id":"ITEM-1","itemData":{"id":"ITEM-1","issued":{"date-parts":[["0"]]},"title":"Certain commercial equipment, software, and/or materials are identified in this paer in order to adequately specify the experimental procedure. In no case does such identification imply recommendation or endorsement by the National Institute of Standards.","type":"article"},"uris":["http://www.mendeley.com/documents/?uuid=7994c82c-8ad8-47c7-aa62-d69abd07c06f"]}],"mendeley":{"formattedCitation":"[40]","plainTextFormattedCitation":"[40]","previouslyFormattedCitation":"[40]"},"properties":{"noteIndex":0},"schema":"https://github.com/citation-style-language/schema/raw/master/csl-citation.json"}</w:instrText>
      </w:r>
      <w:r w:rsidR="008A576B">
        <w:rPr>
          <w:rFonts w:cstheme="minorHAnsi"/>
        </w:rPr>
        <w:fldChar w:fldCharType="separate"/>
      </w:r>
      <w:r w:rsidR="008A576B" w:rsidRPr="008A576B">
        <w:rPr>
          <w:rFonts w:cstheme="minorHAnsi"/>
          <w:noProof/>
        </w:rPr>
        <w:t>[40]</w:t>
      </w:r>
      <w:r w:rsidR="008A576B">
        <w:rPr>
          <w:rFonts w:cstheme="minorHAnsi"/>
        </w:rPr>
        <w:fldChar w:fldCharType="end"/>
      </w:r>
      <w:r>
        <w:t xml:space="preserve"> that maintains normal incidence of the process laser beam is used for controlling the laser duration and scanning. The sample and integrating sphere apparatus were placed in an inert gas chamber with two Kapton windows that allowed for transmission of the x-ray beam.</w:t>
      </w:r>
      <w:r w:rsidRPr="00C55A76">
        <w:t xml:space="preserve"> </w:t>
      </w:r>
      <w:r>
        <w:t>This chamber was vacuum pumped and backfilled with argon unless otherwise specified.</w:t>
      </w:r>
    </w:p>
    <w:p w:rsidR="004C0B4F" w:rsidRDefault="00AF6B80" w:rsidP="00AF6B80">
      <w:pPr>
        <w:pStyle w:val="ListParagraph"/>
        <w:numPr>
          <w:ilvl w:val="0"/>
          <w:numId w:val="1"/>
        </w:numPr>
        <w:spacing w:line="360" w:lineRule="auto"/>
      </w:pPr>
      <w:r>
        <w:t>Results</w:t>
      </w:r>
      <w:r w:rsidR="00B4752B">
        <w:t xml:space="preserve"> and Discussion</w:t>
      </w:r>
    </w:p>
    <w:p w:rsidR="004C0B4F" w:rsidRPr="00AF6B80" w:rsidRDefault="004C0B4F" w:rsidP="00D76E7D">
      <w:pPr>
        <w:pStyle w:val="ListParagraph"/>
        <w:numPr>
          <w:ilvl w:val="1"/>
          <w:numId w:val="1"/>
        </w:numPr>
        <w:spacing w:line="360" w:lineRule="auto"/>
      </w:pPr>
      <w:r w:rsidRPr="00AF6B80">
        <w:t>Correlations of Keyhole Geometry and Laser Absorption</w:t>
      </w:r>
    </w:p>
    <w:p w:rsidR="00400E23" w:rsidRDefault="00212E68" w:rsidP="00F41DCB">
      <w:pPr>
        <w:spacing w:line="360" w:lineRule="auto"/>
        <w:ind w:firstLine="360"/>
      </w:pPr>
      <w:r>
        <w:rPr>
          <w:noProof/>
        </w:rPr>
        <w:lastRenderedPageBreak/>
        <mc:AlternateContent>
          <mc:Choice Requires="wpg">
            <w:drawing>
              <wp:anchor distT="0" distB="0" distL="114300" distR="114300" simplePos="0" relativeHeight="251664384" behindDoc="0" locked="0" layoutInCell="1" allowOverlap="1">
                <wp:simplePos x="0" y="0"/>
                <wp:positionH relativeFrom="margin">
                  <wp:posOffset>148590</wp:posOffset>
                </wp:positionH>
                <wp:positionV relativeFrom="paragraph">
                  <wp:posOffset>0</wp:posOffset>
                </wp:positionV>
                <wp:extent cx="5638800" cy="3845560"/>
                <wp:effectExtent l="0" t="0" r="0" b="2540"/>
                <wp:wrapTopAndBottom/>
                <wp:docPr id="16" name="Group 16"/>
                <wp:cNvGraphicFramePr/>
                <a:graphic xmlns:a="http://schemas.openxmlformats.org/drawingml/2006/main">
                  <a:graphicData uri="http://schemas.microsoft.com/office/word/2010/wordprocessingGroup">
                    <wpg:wgp>
                      <wpg:cNvGrpSpPr/>
                      <wpg:grpSpPr>
                        <a:xfrm>
                          <a:off x="0" y="0"/>
                          <a:ext cx="5638800" cy="3845560"/>
                          <a:chOff x="0" y="-276004"/>
                          <a:chExt cx="5638800" cy="3845763"/>
                        </a:xfrm>
                      </wpg:grpSpPr>
                      <pic:pic xmlns:pic="http://schemas.openxmlformats.org/drawingml/2006/picture">
                        <pic:nvPicPr>
                          <pic:cNvPr id="14" name="Picture 14" descr="Graphical user interface&#10;&#10;Description automatically generated"/>
                          <pic:cNvPicPr>
                            <a:picLocks noChangeAspect="1"/>
                          </pic:cNvPicPr>
                        </pic:nvPicPr>
                        <pic:blipFill rotWithShape="1">
                          <a:blip r:embed="rId8" cstate="print">
                            <a:extLst>
                              <a:ext uri="{28A0092B-C50C-407E-A947-70E740481C1C}">
                                <a14:useLocalDpi xmlns:a14="http://schemas.microsoft.com/office/drawing/2010/main" val="0"/>
                              </a:ext>
                            </a:extLst>
                          </a:blip>
                          <a:srcRect t="3611" b="11504"/>
                          <a:stretch/>
                        </pic:blipFill>
                        <pic:spPr bwMode="auto">
                          <a:xfrm>
                            <a:off x="659662" y="-276004"/>
                            <a:ext cx="4242768" cy="2753833"/>
                          </a:xfrm>
                          <a:prstGeom prst="rect">
                            <a:avLst/>
                          </a:prstGeom>
                          <a:ln>
                            <a:noFill/>
                          </a:ln>
                          <a:extLst>
                            <a:ext uri="{53640926-AAD7-44D8-BBD7-CCE9431645EC}">
                              <a14:shadowObscured xmlns:a14="http://schemas.microsoft.com/office/drawing/2010/main"/>
                            </a:ext>
                          </a:extLst>
                        </pic:spPr>
                      </pic:pic>
                      <wps:wsp>
                        <wps:cNvPr id="15" name="Text Box 15"/>
                        <wps:cNvSpPr txBox="1"/>
                        <wps:spPr>
                          <a:xfrm>
                            <a:off x="0" y="2483909"/>
                            <a:ext cx="5638800" cy="1085850"/>
                          </a:xfrm>
                          <a:prstGeom prst="rect">
                            <a:avLst/>
                          </a:prstGeom>
                          <a:solidFill>
                            <a:prstClr val="white"/>
                          </a:solidFill>
                          <a:ln>
                            <a:noFill/>
                          </a:ln>
                        </wps:spPr>
                        <wps:txbx>
                          <w:txbxContent>
                            <w:p w:rsidR="00466290" w:rsidRPr="003C7DFA" w:rsidRDefault="00466290" w:rsidP="003C7DFA">
                              <w:pPr>
                                <w:pStyle w:val="Caption"/>
                                <w:rPr>
                                  <w:i w:val="0"/>
                                  <w:iCs w:val="0"/>
                                  <w:noProof/>
                                  <w:color w:val="auto"/>
                                  <w:sz w:val="22"/>
                                  <w:szCs w:val="22"/>
                                </w:rPr>
                              </w:pPr>
                              <w:bookmarkStart w:id="2" w:name="_Ref58498667"/>
                              <w:r w:rsidRPr="003C7DFA">
                                <w:rPr>
                                  <w:i w:val="0"/>
                                  <w:iCs w:val="0"/>
                                  <w:color w:val="auto"/>
                                  <w:sz w:val="22"/>
                                  <w:szCs w:val="22"/>
                                </w:rPr>
                                <w:t>F</w:t>
                              </w:r>
                              <w:r>
                                <w:rPr>
                                  <w:i w:val="0"/>
                                  <w:iCs w:val="0"/>
                                  <w:color w:val="auto"/>
                                  <w:sz w:val="22"/>
                                  <w:szCs w:val="22"/>
                                </w:rPr>
                                <w:t>ig.</w:t>
                              </w:r>
                              <w:r w:rsidRPr="003C7DFA">
                                <w:rPr>
                                  <w:i w:val="0"/>
                                  <w:iCs w:val="0"/>
                                  <w:color w:val="auto"/>
                                  <w:sz w:val="22"/>
                                  <w:szCs w:val="22"/>
                                </w:rPr>
                                <w:t xml:space="preserve"> </w:t>
                              </w:r>
                              <w:r w:rsidRPr="003C7DFA">
                                <w:rPr>
                                  <w:i w:val="0"/>
                                  <w:iCs w:val="0"/>
                                  <w:color w:val="auto"/>
                                  <w:sz w:val="22"/>
                                  <w:szCs w:val="22"/>
                                </w:rPr>
                                <w:fldChar w:fldCharType="begin"/>
                              </w:r>
                              <w:r w:rsidRPr="003C7DFA">
                                <w:rPr>
                                  <w:i w:val="0"/>
                                  <w:iCs w:val="0"/>
                                  <w:color w:val="auto"/>
                                  <w:sz w:val="22"/>
                                  <w:szCs w:val="22"/>
                                </w:rPr>
                                <w:instrText xml:space="preserve"> SEQ Figure \* ARABIC </w:instrText>
                              </w:r>
                              <w:r w:rsidRPr="003C7DFA">
                                <w:rPr>
                                  <w:i w:val="0"/>
                                  <w:iCs w:val="0"/>
                                  <w:color w:val="auto"/>
                                  <w:sz w:val="22"/>
                                  <w:szCs w:val="22"/>
                                </w:rPr>
                                <w:fldChar w:fldCharType="separate"/>
                              </w:r>
                              <w:r w:rsidRPr="003C7DFA">
                                <w:rPr>
                                  <w:i w:val="0"/>
                                  <w:iCs w:val="0"/>
                                  <w:noProof/>
                                  <w:color w:val="auto"/>
                                  <w:sz w:val="22"/>
                                  <w:szCs w:val="22"/>
                                </w:rPr>
                                <w:t>2</w:t>
                              </w:r>
                              <w:r w:rsidRPr="003C7DFA">
                                <w:rPr>
                                  <w:i w:val="0"/>
                                  <w:iCs w:val="0"/>
                                  <w:color w:val="auto"/>
                                  <w:sz w:val="22"/>
                                  <w:szCs w:val="22"/>
                                </w:rPr>
                                <w:fldChar w:fldCharType="end"/>
                              </w:r>
                              <w:bookmarkEnd w:id="2"/>
                              <w:r>
                                <w:rPr>
                                  <w:i w:val="0"/>
                                  <w:iCs w:val="0"/>
                                  <w:color w:val="auto"/>
                                  <w:sz w:val="22"/>
                                  <w:szCs w:val="22"/>
                                </w:rPr>
                                <w:t>. T</w:t>
                              </w:r>
                              <w:r w:rsidRPr="003C7DFA">
                                <w:rPr>
                                  <w:i w:val="0"/>
                                  <w:iCs w:val="0"/>
                                  <w:color w:val="auto"/>
                                  <w:sz w:val="22"/>
                                  <w:szCs w:val="22"/>
                                </w:rPr>
                                <w:t xml:space="preserve">he Spearman correlation coefficient </w:t>
                              </w:r>
                              <w:r>
                                <w:rPr>
                                  <w:i w:val="0"/>
                                  <w:iCs w:val="0"/>
                                  <w:color w:val="auto"/>
                                  <w:sz w:val="22"/>
                                  <w:szCs w:val="22"/>
                                </w:rPr>
                                <w:t xml:space="preserve">is plotted </w:t>
                              </w:r>
                              <w:r w:rsidRPr="003C7DFA">
                                <w:rPr>
                                  <w:i w:val="0"/>
                                  <w:iCs w:val="0"/>
                                  <w:color w:val="auto"/>
                                  <w:sz w:val="22"/>
                                  <w:szCs w:val="22"/>
                                </w:rPr>
                                <w:t xml:space="preserve">on the left ordinate for cavity depth, area, and width (defined in inset) versus laser power for stationary laser melting of a bare Ti-6Al-4V plate. </w:t>
                              </w:r>
                              <w:r w:rsidRPr="003C7DFA">
                                <w:rPr>
                                  <w:i w:val="0"/>
                                  <w:iCs w:val="0"/>
                                  <w:color w:val="000000" w:themeColor="text1"/>
                                  <w:sz w:val="22"/>
                                  <w:szCs w:val="22"/>
                                </w:rPr>
                                <w:t>The right ordinate gives the coupling efficiency calculated by time-integrating the dynamic absorption data given by the integrating sphere. Vertical dashed lines mark the onset of vapor depression and keyhole for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6" o:spid="_x0000_s1029" style="position:absolute;left:0;text-align:left;margin-left:11.7pt;margin-top:0;width:444pt;height:302.8pt;z-index:251664384;mso-position-horizontal-relative:margin;mso-height-relative:margin" coordorigin=",-2760" coordsize="56388,384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">
                <v:shape id="Picture 14" o:spid="_x0000_s1030" type="#_x0000_t75" alt="Graphical user interface&#10;&#10;Description automatically generated" style="position:absolute;left:6596;top:-2760;width:42428;height:275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">
                  <v:imagedata r:id="rId9" o:title="Graphical user interface&#10;&#10;Description automatically generated" croptop="2367f" cropbottom="7539f"/>
                </v:shape>
                <v:shape id="Text Box 15" o:spid="_x0000_s1031" type="#_x0000_t202" style="position:absolute;top:24839;width:56388;height:10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fGwgAAANsAAAAPAAAAZHJzL2Rvd25yZXYueG1sRE9La8JA&#10;EL4L/Q/LFHqRummg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CJVXfGwgAAANsAAAAPAAAA&#10;AAAAAAAAAAAAAAcCAABkcnMvZG93bnJldi54bWxQSwUGAAAAAAMAAwC3AAAA9gIAAAAA&#10;" stroked="f">
                  <v:textbox inset="0,0,0,0">
                    <w:txbxContent>
                      <w:p w:rsidR="00466290" w:rsidRPr="003C7DFA" w:rsidRDefault="00466290" w:rsidP="003C7DFA">
                        <w:pPr>
                          <w:pStyle w:val="Caption"/>
                          <w:rPr>
                            <w:i w:val="0"/>
                            <w:iCs w:val="0"/>
                            <w:noProof/>
                            <w:color w:val="auto"/>
                            <w:sz w:val="22"/>
                            <w:szCs w:val="22"/>
                          </w:rPr>
                        </w:pPr>
                        <w:bookmarkStart w:id="4" w:name="_Ref58498667"/>
                        <w:r w:rsidRPr="003C7DFA">
                          <w:rPr>
                            <w:i w:val="0"/>
                            <w:iCs w:val="0"/>
                            <w:color w:val="auto"/>
                            <w:sz w:val="22"/>
                            <w:szCs w:val="22"/>
                          </w:rPr>
                          <w:t>F</w:t>
                        </w:r>
                        <w:r>
                          <w:rPr>
                            <w:i w:val="0"/>
                            <w:iCs w:val="0"/>
                            <w:color w:val="auto"/>
                            <w:sz w:val="22"/>
                            <w:szCs w:val="22"/>
                          </w:rPr>
                          <w:t>ig.</w:t>
                        </w:r>
                        <w:r w:rsidRPr="003C7DFA">
                          <w:rPr>
                            <w:i w:val="0"/>
                            <w:iCs w:val="0"/>
                            <w:color w:val="auto"/>
                            <w:sz w:val="22"/>
                            <w:szCs w:val="22"/>
                          </w:rPr>
                          <w:t xml:space="preserve"> </w:t>
                        </w:r>
                        <w:r w:rsidRPr="003C7DFA">
                          <w:rPr>
                            <w:i w:val="0"/>
                            <w:iCs w:val="0"/>
                            <w:color w:val="auto"/>
                            <w:sz w:val="22"/>
                            <w:szCs w:val="22"/>
                          </w:rPr>
                          <w:fldChar w:fldCharType="begin"/>
                        </w:r>
                        <w:r w:rsidRPr="003C7DFA">
                          <w:rPr>
                            <w:i w:val="0"/>
                            <w:iCs w:val="0"/>
                            <w:color w:val="auto"/>
                            <w:sz w:val="22"/>
                            <w:szCs w:val="22"/>
                          </w:rPr>
                          <w:instrText xml:space="preserve"> SEQ Figure \* ARABIC </w:instrText>
                        </w:r>
                        <w:r w:rsidRPr="003C7DFA">
                          <w:rPr>
                            <w:i w:val="0"/>
                            <w:iCs w:val="0"/>
                            <w:color w:val="auto"/>
                            <w:sz w:val="22"/>
                            <w:szCs w:val="22"/>
                          </w:rPr>
                          <w:fldChar w:fldCharType="separate"/>
                        </w:r>
                        <w:r w:rsidRPr="003C7DFA">
                          <w:rPr>
                            <w:i w:val="0"/>
                            <w:iCs w:val="0"/>
                            <w:noProof/>
                            <w:color w:val="auto"/>
                            <w:sz w:val="22"/>
                            <w:szCs w:val="22"/>
                          </w:rPr>
                          <w:t>2</w:t>
                        </w:r>
                        <w:r w:rsidRPr="003C7DFA">
                          <w:rPr>
                            <w:i w:val="0"/>
                            <w:iCs w:val="0"/>
                            <w:color w:val="auto"/>
                            <w:sz w:val="22"/>
                            <w:szCs w:val="22"/>
                          </w:rPr>
                          <w:fldChar w:fldCharType="end"/>
                        </w:r>
                        <w:bookmarkEnd w:id="4"/>
                        <w:r>
                          <w:rPr>
                            <w:i w:val="0"/>
                            <w:iCs w:val="0"/>
                            <w:color w:val="auto"/>
                            <w:sz w:val="22"/>
                            <w:szCs w:val="22"/>
                          </w:rPr>
                          <w:t>. T</w:t>
                        </w:r>
                        <w:r w:rsidRPr="003C7DFA">
                          <w:rPr>
                            <w:i w:val="0"/>
                            <w:iCs w:val="0"/>
                            <w:color w:val="auto"/>
                            <w:sz w:val="22"/>
                            <w:szCs w:val="22"/>
                          </w:rPr>
                          <w:t xml:space="preserve">he Spearman correlation coefficient </w:t>
                        </w:r>
                        <w:r>
                          <w:rPr>
                            <w:i w:val="0"/>
                            <w:iCs w:val="0"/>
                            <w:color w:val="auto"/>
                            <w:sz w:val="22"/>
                            <w:szCs w:val="22"/>
                          </w:rPr>
                          <w:t xml:space="preserve">is plotted </w:t>
                        </w:r>
                        <w:r w:rsidRPr="003C7DFA">
                          <w:rPr>
                            <w:i w:val="0"/>
                            <w:iCs w:val="0"/>
                            <w:color w:val="auto"/>
                            <w:sz w:val="22"/>
                            <w:szCs w:val="22"/>
                          </w:rPr>
                          <w:t xml:space="preserve">on the left ordinate for cavity depth, area, and width (defined in inset) versus laser power for stationary laser melting of a bare Ti-6Al-4V plate. </w:t>
                        </w:r>
                        <w:r w:rsidRPr="003C7DFA">
                          <w:rPr>
                            <w:i w:val="0"/>
                            <w:iCs w:val="0"/>
                            <w:color w:val="000000" w:themeColor="text1"/>
                            <w:sz w:val="22"/>
                            <w:szCs w:val="22"/>
                          </w:rPr>
                          <w:t>The right ordinate gives the coupling efficiency calculated by time-integrating the dynamic absorption data given by the integrating sphere. Vertical dashed lines mark the onset of vapor depression and keyhole formation.</w:t>
                        </w:r>
                      </w:p>
                    </w:txbxContent>
                  </v:textbox>
                </v:shape>
                <w10:wrap type="topAndBottom" anchorx="margin"/>
              </v:group>
            </w:pict>
          </mc:Fallback>
        </mc:AlternateContent>
      </w:r>
      <w:r w:rsidR="00706E4C">
        <w:t>During stationary and scanned laser exposures, v</w:t>
      </w:r>
      <w:r w:rsidR="004C0B4F">
        <w:t xml:space="preserve">apor depressions were formed under </w:t>
      </w:r>
      <w:r w:rsidR="006821C3">
        <w:t xml:space="preserve">various </w:t>
      </w:r>
      <w:r w:rsidR="00706E4C">
        <w:t xml:space="preserve">applied </w:t>
      </w:r>
      <w:r w:rsidR="004C0B4F">
        <w:t>laser powers on Ti-6Al-4V bare plates and powders.</w:t>
      </w:r>
      <w:r w:rsidR="00706E4C">
        <w:t xml:space="preserve"> </w:t>
      </w:r>
      <w:r w:rsidR="004C0B4F">
        <w:t xml:space="preserve">For high-irradiance stationary exposures on bare plates, a vapor depression detection algorithm was applied to each full-field x-ray projection image. This procedure quantified the width, depth, and cross-sectional area of the vapor depression as shown in the inset of </w:t>
      </w:r>
      <w:r w:rsidR="003C7DFA" w:rsidRPr="003C7DFA">
        <w:fldChar w:fldCharType="begin"/>
      </w:r>
      <w:r w:rsidR="003C7DFA" w:rsidRPr="003C7DFA">
        <w:instrText xml:space="preserve"> REF _Ref58498667 \h  \* MERGEFORMAT </w:instrText>
      </w:r>
      <w:r w:rsidR="003C7DFA" w:rsidRPr="003C7DFA">
        <w:fldChar w:fldCharType="separate"/>
      </w:r>
      <w:r w:rsidR="008A2CEA" w:rsidRPr="003C7DFA">
        <w:t>F</w:t>
      </w:r>
      <w:r w:rsidR="008A2CEA" w:rsidRPr="008A2CEA">
        <w:t>ig</w:t>
      </w:r>
      <w:r w:rsidR="008A2CEA">
        <w:t>.</w:t>
      </w:r>
      <w:r w:rsidR="008A2CEA" w:rsidRPr="003C7DFA">
        <w:t xml:space="preserve"> </w:t>
      </w:r>
      <w:r w:rsidR="008A2CEA" w:rsidRPr="003C7DFA">
        <w:rPr>
          <w:noProof/>
        </w:rPr>
        <w:t>2</w:t>
      </w:r>
      <w:r w:rsidR="003C7DFA" w:rsidRPr="003C7DFA">
        <w:fldChar w:fldCharType="end"/>
      </w:r>
      <w:r w:rsidR="004C0B4F" w:rsidRPr="003C7DFA">
        <w:t>.</w:t>
      </w:r>
      <w:r w:rsidR="004C0B4F">
        <w:t xml:space="preserve"> </w:t>
      </w:r>
      <w:r w:rsidR="006821C3">
        <w:t>For these data</w:t>
      </w:r>
      <w:r w:rsidR="004C0B4F">
        <w:t xml:space="preserve">, </w:t>
      </w:r>
      <w:r w:rsidR="006821C3">
        <w:t>a</w:t>
      </w:r>
      <w:r w:rsidR="004C0B4F">
        <w:t xml:space="preserve"> Spearman correlation coefficient was calculated to determine the degree of correlation between a cavity geometry parameter and laser absorption. A coefficient equal to 1.0 indicates perfect correlation and 0.0 means no correlation. These coefficients are plotted in</w:t>
      </w:r>
      <w:r w:rsidR="003C7DFA">
        <w:t xml:space="preserve"> </w:t>
      </w:r>
      <w:r w:rsidR="003C7DFA" w:rsidRPr="003C7DFA">
        <w:fldChar w:fldCharType="begin"/>
      </w:r>
      <w:r w:rsidR="003C7DFA" w:rsidRPr="003C7DFA">
        <w:instrText xml:space="preserve"> REF _Ref58498667 \h  \* MERGEFORMAT </w:instrText>
      </w:r>
      <w:r w:rsidR="003C7DFA" w:rsidRPr="003C7DFA">
        <w:fldChar w:fldCharType="separate"/>
      </w:r>
      <w:r w:rsidR="00466290" w:rsidRPr="003C7DFA">
        <w:t>F</w:t>
      </w:r>
      <w:r w:rsidR="00466290" w:rsidRPr="00466290">
        <w:t>ig</w:t>
      </w:r>
      <w:r w:rsidR="00466290">
        <w:t>.</w:t>
      </w:r>
      <w:r w:rsidR="00466290" w:rsidRPr="003C7DFA">
        <w:t xml:space="preserve"> </w:t>
      </w:r>
      <w:r w:rsidR="00466290" w:rsidRPr="003C7DFA">
        <w:rPr>
          <w:noProof/>
        </w:rPr>
        <w:t>2</w:t>
      </w:r>
      <w:r w:rsidR="003C7DFA" w:rsidRPr="003C7DFA">
        <w:fldChar w:fldCharType="end"/>
      </w:r>
      <w:r w:rsidR="004C0B4F">
        <w:t>. Recently, laser absorption and keyhole depth (measured using low-coherence interferometry) were found to be highly correlative during laser spot welding</w:t>
      </w:r>
      <w:r w:rsidR="008A2CEA">
        <w:t xml:space="preserve"> </w:t>
      </w:r>
      <w:r w:rsidR="004C0B4F">
        <w:fldChar w:fldCharType="begin" w:fldLock="1"/>
      </w:r>
      <w:r w:rsidR="00C82E5F">
        <w:instrText>ADDIN CSL_CITATION {"citationItems":[{"id":"ITEM-1","itemData":{"author":[{"dropping-particle":"","family":"Allen","given":"Troy R.","non-dropping-particle":"","parse-names":false,"suffix":""},{"dropping-particle":"","family":"Huang","given":"Wenkang","non-dropping-particle":"","parse-names":false,"suffix":""},{"dropping-particle":"","family":"Tanner","given":"Jack","non-dropping-particle":"","parse-names":false,"suffix":""},{"dropping-particle":"","family":"Tan","given":"Wenda","non-dropping-particle":"","parse-names":false,"suffix":""},{"dropping-particle":"","family":"Fraser","given":"James M.","non-dropping-particle":"","parse-names":false,"suffix":""},{"dropping-particle":"","family":"Simonds","given":"Brian J.","non-dropping-particle":"","parse-names":false,"suffix":""}],"container-title":"Physical Review Applied","id":"ITEM-1","issued":{"date-parts":[["2020"]]},"page":"064070","title":"Energy-Coupling Mechanisms Revealed through Simultaneous Keyhole Depth and Absorptance Measurements during Laser-Metal Processing","type":"article-journal","volume":"13"},"uris":["http://www.mendeley.com/documents/?uuid=e3bca935-c07f-4a1f-b431-adaa8041e3da"]}],"mendeley":{"formattedCitation":"[42]","plainTextFormattedCitation":"[42]","previouslyFormattedCitation":"[42]"},"properties":{"noteIndex":0},"schema":"https://github.com/citation-style-language/schema/raw/master/csl-citation.json"}</w:instrText>
      </w:r>
      <w:r w:rsidR="004C0B4F">
        <w:fldChar w:fldCharType="separate"/>
      </w:r>
      <w:r w:rsidR="008A576B" w:rsidRPr="008A576B">
        <w:rPr>
          <w:noProof/>
        </w:rPr>
        <w:t>[42]</w:t>
      </w:r>
      <w:r w:rsidR="004C0B4F">
        <w:fldChar w:fldCharType="end"/>
      </w:r>
      <w:r w:rsidR="004C0B4F">
        <w:t xml:space="preserve">. However, the results here show that absorption correlates most strongly with cavity area with depth just slightly lower, and width markedly lower. Also shown in </w:t>
      </w:r>
      <w:r w:rsidR="003C7DFA" w:rsidRPr="003C7DFA">
        <w:fldChar w:fldCharType="begin"/>
      </w:r>
      <w:r w:rsidR="003C7DFA" w:rsidRPr="003C7DFA">
        <w:instrText xml:space="preserve"> REF _Ref58498667 \h  \* MERGEFORMAT </w:instrText>
      </w:r>
      <w:r w:rsidR="003C7DFA" w:rsidRPr="003C7DFA">
        <w:fldChar w:fldCharType="separate"/>
      </w:r>
      <w:r w:rsidR="00466290" w:rsidRPr="003C7DFA">
        <w:t>F</w:t>
      </w:r>
      <w:r w:rsidR="00466290" w:rsidRPr="00466290">
        <w:t>ig</w:t>
      </w:r>
      <w:r w:rsidR="00466290">
        <w:t>.</w:t>
      </w:r>
      <w:r w:rsidR="00466290" w:rsidRPr="003C7DFA">
        <w:t xml:space="preserve"> </w:t>
      </w:r>
      <w:r w:rsidR="00466290" w:rsidRPr="003C7DFA">
        <w:rPr>
          <w:noProof/>
        </w:rPr>
        <w:t>2</w:t>
      </w:r>
      <w:r w:rsidR="003C7DFA" w:rsidRPr="003C7DFA">
        <w:fldChar w:fldCharType="end"/>
      </w:r>
      <w:r w:rsidR="004C0B4F">
        <w:t xml:space="preserve"> on the right ordinate is the coupling efficiency calculated as the time-integrated absorption during the entire 2.0 </w:t>
      </w:r>
      <w:proofErr w:type="spellStart"/>
      <w:r w:rsidR="004C0B4F">
        <w:t>ms</w:t>
      </w:r>
      <w:proofErr w:type="spellEnd"/>
      <w:r w:rsidR="004C0B4F">
        <w:t xml:space="preserve"> laser exposure. These data are possible through a calibration process where the absolute amount of backscattered light is determined</w:t>
      </w:r>
      <w:r w:rsidR="008A2CEA">
        <w:t xml:space="preserve"> </w:t>
      </w:r>
      <w:r w:rsidR="004C0B4F">
        <w:fldChar w:fldCharType="begin" w:fldLock="1"/>
      </w:r>
      <w:r w:rsidR="00C82E5F">
        <w:instrText>ADDIN CSL_CITATION {"citationItems":[{"id":"ITEM-1","itemData":{"DOI":"10.1103/PhysRevApplied.10.044061","ISSN":"2331-7019","author":[{"dropping-particle":"","family":"Simonds","given":"Brian J","non-dropping-particle":"","parse-names":false,"suffix":""},{"dropping-particle":"","family":"Sowards","given":"Jeffrey","non-dropping-particle":"","parse-names":false,"suffix":""},{"dropping-particle":"","family":"Hadler","given":"Josh","non-dropping-particle":"","parse-names":false,"suffix":""},{"dropping-particle":"","family":"Pfeif","given":"Erik","non-dropping-particle":"","parse-names":false,"suffix":""},{"dropping-particle":"","family":"Wilthan","given":"Boris","non-dropping-particle":"","parse-names":false,"suffix":""},{"dropping-particle":"","family":"Tanner","given":"Jack","non-dropping-particle":"","parse-names":false,"suffix":""},{"dropping-particle":"","family":"Williams","given":"Paul","non-dropping-particle":"","parse-names":false,"suffix":""},{"dropping-particle":"","family":"Lehman","given":"John","non-dropping-particle":"","parse-names":false,"suffix":""}],"container-title":"Physical Review Applied","id":"ITEM-1","issued":{"date-parts":[["2018"]]},"page":"044061-14","publisher":"American Physical Society","title":"Time-resolved Absorptance and Melt Pool Dynamics during Intense Laser Irradiation of Metal","type":"article-journal","volume":"10"},"uris":["http://www.mendeley.com/documents/?uuid=b2e3a506-25ca-444c-8a4f-45af50fc16bb"]}],"mendeley":{"formattedCitation":"[21]","plainTextFormattedCitation":"[21]","previouslyFormattedCitation":"[21]"},"properties":{"noteIndex":0},"schema":"https://github.com/citation-style-language/schema/raw/master/csl-citation.json"}</w:instrText>
      </w:r>
      <w:r w:rsidR="004C0B4F">
        <w:fldChar w:fldCharType="separate"/>
      </w:r>
      <w:r w:rsidR="008A576B" w:rsidRPr="008A576B">
        <w:rPr>
          <w:noProof/>
        </w:rPr>
        <w:t>[21]</w:t>
      </w:r>
      <w:r w:rsidR="004C0B4F">
        <w:fldChar w:fldCharType="end"/>
      </w:r>
      <w:r w:rsidR="004C0B4F">
        <w:t>. It is worth noting that we have decreased the standard combined uncertainty of these coupling efficiency values to 1.3 %, nearly a factor of three lower than earlier work</w:t>
      </w:r>
      <w:r w:rsidR="008A2CEA">
        <w:t xml:space="preserve"> </w:t>
      </w:r>
      <w:r w:rsidR="004C0B4F">
        <w:fldChar w:fldCharType="begin" w:fldLock="1"/>
      </w:r>
      <w:r w:rsidR="00C82E5F">
        <w:instrText>ADDIN CSL_CITATION {"citationItems":[{"id":"ITEM-1","itemData":{"DOI":"10.1103/PhysRevApplied.10.044061","ISSN":"2331-7019","author":[{"dropping-particle":"","family":"Simonds","given":"Brian J","non-dropping-particle":"","parse-names":false,"suffix":""},{"dropping-particle":"","family":"Sowards","given":"Jeffrey","non-dropping-particle":"","parse-names":false,"suffix":""},{"dropping-particle":"","family":"Hadler","given":"Josh","non-dropping-particle":"","parse-names":false,"suffix":""},{"dropping-particle":"","family":"Pfeif","given":"Erik","non-dropping-particle":"","parse-names":false,"suffix":""},{"dropping-particle":"","family":"Wilthan","given":"Boris","non-dropping-particle":"","parse-names":false,"suffix":""},{"dropping-particle":"","family":"Tanner","given":"Jack","non-dropping-particle":"","parse-names":false,"suffix":""},{"dropping-particle":"","family":"Williams","given":"Paul","non-dropping-particle":"","parse-names":false,"suffix":""},{"dropping-particle":"","family":"Lehman","given":"John","non-dropping-particle":"","parse-names":false,"suffix":""}],"container-title":"Physical Review Applied","id":"ITEM-1","issued":{"date-parts":[["2018"]]},"page":"044061-14","publisher":"American Physical Society","title":"Time-resolved Absorptance and Melt Pool Dynamics during Intense Laser Irradiation of Metal","type":"article-journal","volume":"10"},"uris":["http://www.mendeley.com/documents/?uuid=b2e3a506-25ca-444c-8a4f-45af50fc16bb"]}],"mendeley":{"formattedCitation":"[21]","plainTextFormattedCitation":"[21]","previouslyFormattedCitation":"[21]"},"properties":{"noteIndex":0},"schema":"https://github.com/citation-style-language/schema/raw/master/csl-citation.json"}</w:instrText>
      </w:r>
      <w:r w:rsidR="004C0B4F">
        <w:fldChar w:fldCharType="separate"/>
      </w:r>
      <w:r w:rsidR="008A576B" w:rsidRPr="008A576B">
        <w:rPr>
          <w:noProof/>
        </w:rPr>
        <w:t>[21]</w:t>
      </w:r>
      <w:r w:rsidR="004C0B4F">
        <w:fldChar w:fldCharType="end"/>
      </w:r>
      <w:r w:rsidR="004C0B4F">
        <w:t xml:space="preserve">. This is primarily due to a reduced uncertainty </w:t>
      </w:r>
      <w:r w:rsidR="008A576B">
        <w:rPr>
          <w:noProof/>
        </w:rPr>
        <w:lastRenderedPageBreak/>
        <mc:AlternateContent>
          <mc:Choice Requires="wpg">
            <w:drawing>
              <wp:anchor distT="0" distB="0" distL="114300" distR="114300" simplePos="0" relativeHeight="251666432" behindDoc="0" locked="0" layoutInCell="1" allowOverlap="1">
                <wp:simplePos x="0" y="0"/>
                <wp:positionH relativeFrom="margin">
                  <wp:align>left</wp:align>
                </wp:positionH>
                <wp:positionV relativeFrom="paragraph">
                  <wp:posOffset>2873626</wp:posOffset>
                </wp:positionV>
                <wp:extent cx="5737634" cy="5352455"/>
                <wp:effectExtent l="0" t="0" r="0" b="635"/>
                <wp:wrapTopAndBottom/>
                <wp:docPr id="18" name="Group 18"/>
                <wp:cNvGraphicFramePr/>
                <a:graphic xmlns:a="http://schemas.openxmlformats.org/drawingml/2006/main">
                  <a:graphicData uri="http://schemas.microsoft.com/office/word/2010/wordprocessingGroup">
                    <wpg:wgp>
                      <wpg:cNvGrpSpPr/>
                      <wpg:grpSpPr>
                        <a:xfrm>
                          <a:off x="0" y="0"/>
                          <a:ext cx="5737634" cy="5352455"/>
                          <a:chOff x="434566" y="311599"/>
                          <a:chExt cx="5737634" cy="5352455"/>
                        </a:xfrm>
                      </wpg:grpSpPr>
                      <wps:wsp>
                        <wps:cNvPr id="41" name="Text Box 41"/>
                        <wps:cNvSpPr txBox="1"/>
                        <wps:spPr>
                          <a:xfrm>
                            <a:off x="548866" y="4514704"/>
                            <a:ext cx="5499509" cy="1149350"/>
                          </a:xfrm>
                          <a:prstGeom prst="rect">
                            <a:avLst/>
                          </a:prstGeom>
                          <a:solidFill>
                            <a:prstClr val="white"/>
                          </a:solidFill>
                          <a:ln>
                            <a:noFill/>
                          </a:ln>
                        </wps:spPr>
                        <wps:txbx>
                          <w:txbxContent>
                            <w:p w:rsidR="00466290" w:rsidRPr="00C27F3B" w:rsidRDefault="00466290" w:rsidP="004C0B4F">
                              <w:pPr>
                                <w:pStyle w:val="Caption"/>
                                <w:rPr>
                                  <w:i w:val="0"/>
                                  <w:iCs w:val="0"/>
                                  <w:color w:val="000000" w:themeColor="text1"/>
                                </w:rPr>
                              </w:pPr>
                              <w:bookmarkStart w:id="3" w:name="_Ref45115266"/>
                              <w:r w:rsidRPr="004943B6">
                                <w:rPr>
                                  <w:i w:val="0"/>
                                  <w:iCs w:val="0"/>
                                  <w:color w:val="000000" w:themeColor="text1"/>
                                  <w:sz w:val="22"/>
                                  <w:szCs w:val="22"/>
                                </w:rPr>
                                <w:t>F</w:t>
                              </w:r>
                              <w:r>
                                <w:rPr>
                                  <w:i w:val="0"/>
                                  <w:iCs w:val="0"/>
                                  <w:color w:val="000000" w:themeColor="text1"/>
                                  <w:sz w:val="22"/>
                                  <w:szCs w:val="22"/>
                                </w:rPr>
                                <w:t>ig</w:t>
                              </w:r>
                              <w:r w:rsidRPr="004943B6">
                                <w:rPr>
                                  <w:i w:val="0"/>
                                  <w:iCs w:val="0"/>
                                  <w:color w:val="000000" w:themeColor="text1"/>
                                  <w:sz w:val="22"/>
                                  <w:szCs w:val="22"/>
                                </w:rPr>
                                <w:t xml:space="preserve">. </w:t>
                              </w:r>
                              <w:r w:rsidRPr="004943B6">
                                <w:rPr>
                                  <w:i w:val="0"/>
                                  <w:iCs w:val="0"/>
                                  <w:color w:val="000000" w:themeColor="text1"/>
                                  <w:sz w:val="22"/>
                                  <w:szCs w:val="22"/>
                                </w:rPr>
                                <w:fldChar w:fldCharType="begin"/>
                              </w:r>
                              <w:r w:rsidRPr="004943B6">
                                <w:rPr>
                                  <w:i w:val="0"/>
                                  <w:iCs w:val="0"/>
                                  <w:color w:val="000000" w:themeColor="text1"/>
                                  <w:sz w:val="22"/>
                                  <w:szCs w:val="22"/>
                                </w:rPr>
                                <w:instrText xml:space="preserve"> SEQ Figure \* ARABIC </w:instrText>
                              </w:r>
                              <w:r w:rsidRPr="004943B6">
                                <w:rPr>
                                  <w:i w:val="0"/>
                                  <w:iCs w:val="0"/>
                                  <w:color w:val="000000" w:themeColor="text1"/>
                                  <w:sz w:val="22"/>
                                  <w:szCs w:val="22"/>
                                </w:rPr>
                                <w:fldChar w:fldCharType="separate"/>
                              </w:r>
                              <w:r w:rsidRPr="004943B6">
                                <w:rPr>
                                  <w:i w:val="0"/>
                                  <w:iCs w:val="0"/>
                                  <w:noProof/>
                                  <w:color w:val="000000" w:themeColor="text1"/>
                                  <w:sz w:val="22"/>
                                  <w:szCs w:val="22"/>
                                </w:rPr>
                                <w:t>3</w:t>
                              </w:r>
                              <w:r w:rsidRPr="004943B6">
                                <w:rPr>
                                  <w:i w:val="0"/>
                                  <w:iCs w:val="0"/>
                                  <w:noProof/>
                                  <w:color w:val="000000" w:themeColor="text1"/>
                                  <w:sz w:val="22"/>
                                  <w:szCs w:val="22"/>
                                </w:rPr>
                                <w:fldChar w:fldCharType="end"/>
                              </w:r>
                              <w:bookmarkEnd w:id="3"/>
                              <w:r w:rsidRPr="004943B6">
                                <w:rPr>
                                  <w:i w:val="0"/>
                                  <w:iCs w:val="0"/>
                                  <w:noProof/>
                                  <w:color w:val="000000" w:themeColor="text1"/>
                                  <w:sz w:val="22"/>
                                  <w:szCs w:val="22"/>
                                </w:rPr>
                                <w:t>.</w:t>
                              </w:r>
                              <w:r w:rsidRPr="00C27F3B">
                                <w:rPr>
                                  <w:i w:val="0"/>
                                  <w:iCs w:val="0"/>
                                  <w:color w:val="000000" w:themeColor="text1"/>
                                  <w:sz w:val="22"/>
                                  <w:szCs w:val="22"/>
                                </w:rPr>
                                <w:t xml:space="preserve"> Simultaneous ISR and x-ray imaging data </w:t>
                              </w:r>
                              <w:r>
                                <w:rPr>
                                  <w:i w:val="0"/>
                                  <w:iCs w:val="0"/>
                                  <w:color w:val="000000" w:themeColor="text1"/>
                                  <w:sz w:val="22"/>
                                  <w:szCs w:val="22"/>
                                </w:rPr>
                                <w:t>revealing</w:t>
                              </w:r>
                              <w:r w:rsidRPr="00C27F3B">
                                <w:rPr>
                                  <w:i w:val="0"/>
                                  <w:iCs w:val="0"/>
                                  <w:color w:val="000000" w:themeColor="text1"/>
                                  <w:sz w:val="22"/>
                                  <w:szCs w:val="22"/>
                                </w:rPr>
                                <w:t xml:space="preserve"> stationary laser beam (90 W, 5 </w:t>
                              </w:r>
                              <w:proofErr w:type="spellStart"/>
                              <w:r w:rsidRPr="00C27F3B">
                                <w:rPr>
                                  <w:i w:val="0"/>
                                  <w:iCs w:val="0"/>
                                  <w:color w:val="000000" w:themeColor="text1"/>
                                  <w:sz w:val="22"/>
                                  <w:szCs w:val="22"/>
                                </w:rPr>
                                <w:t>ms</w:t>
                              </w:r>
                              <w:proofErr w:type="spellEnd"/>
                              <w:r w:rsidRPr="00C27F3B">
                                <w:rPr>
                                  <w:i w:val="0"/>
                                  <w:iCs w:val="0"/>
                                  <w:color w:val="000000" w:themeColor="text1"/>
                                  <w:sz w:val="22"/>
                                  <w:szCs w:val="22"/>
                                </w:rPr>
                                <w:t xml:space="preserve">) melting of a bare Ti-6Al-4V plate in argon (a) and in air (d). Data is also shown for a stationary beam (114 W, 2 </w:t>
                              </w:r>
                              <w:proofErr w:type="spellStart"/>
                              <w:r w:rsidRPr="00C27F3B">
                                <w:rPr>
                                  <w:i w:val="0"/>
                                  <w:iCs w:val="0"/>
                                  <w:color w:val="000000" w:themeColor="text1"/>
                                  <w:sz w:val="22"/>
                                  <w:szCs w:val="22"/>
                                </w:rPr>
                                <w:t>ms</w:t>
                              </w:r>
                              <w:proofErr w:type="spellEnd"/>
                              <w:r w:rsidRPr="00C27F3B">
                                <w:rPr>
                                  <w:i w:val="0"/>
                                  <w:iCs w:val="0"/>
                                  <w:color w:val="000000" w:themeColor="text1"/>
                                  <w:sz w:val="22"/>
                                  <w:szCs w:val="22"/>
                                </w:rPr>
                                <w:t xml:space="preserve">) incident on a Ti-6Al-4V powder </w:t>
                              </w:r>
                              <w:r>
                                <w:rPr>
                                  <w:i w:val="0"/>
                                  <w:iCs w:val="0"/>
                                  <w:color w:val="000000" w:themeColor="text1"/>
                                  <w:sz w:val="22"/>
                                  <w:szCs w:val="22"/>
                                </w:rPr>
                                <w:t>bed sample</w:t>
                              </w:r>
                              <w:r w:rsidRPr="00C27F3B">
                                <w:rPr>
                                  <w:i w:val="0"/>
                                  <w:iCs w:val="0"/>
                                  <w:color w:val="000000" w:themeColor="text1"/>
                                  <w:sz w:val="22"/>
                                  <w:szCs w:val="22"/>
                                </w:rPr>
                                <w:t xml:space="preserve"> in </w:t>
                              </w:r>
                              <w:r>
                                <w:rPr>
                                  <w:i w:val="0"/>
                                  <w:iCs w:val="0"/>
                                  <w:color w:val="000000" w:themeColor="text1"/>
                                  <w:sz w:val="22"/>
                                  <w:szCs w:val="22"/>
                                </w:rPr>
                                <w:t>argon</w:t>
                              </w:r>
                              <w:r w:rsidRPr="00C27F3B">
                                <w:rPr>
                                  <w:i w:val="0"/>
                                  <w:iCs w:val="0"/>
                                  <w:color w:val="000000" w:themeColor="text1"/>
                                  <w:sz w:val="22"/>
                                  <w:szCs w:val="22"/>
                                </w:rPr>
                                <w:t xml:space="preserve"> (g). The ISR and x-ray imaging data were synchronized so that the under-sampled location of each x-ray image could be identified (blue squares). Selected x-ray images are given with their temporal location indicated by </w:t>
                              </w:r>
                              <w:r>
                                <w:rPr>
                                  <w:i w:val="0"/>
                                  <w:iCs w:val="0"/>
                                  <w:color w:val="000000" w:themeColor="text1"/>
                                  <w:sz w:val="22"/>
                                  <w:szCs w:val="22"/>
                                </w:rPr>
                                <w:t xml:space="preserve">the </w:t>
                              </w:r>
                              <w:r w:rsidRPr="00C27F3B">
                                <w:rPr>
                                  <w:i w:val="0"/>
                                  <w:iCs w:val="0"/>
                                  <w:color w:val="000000" w:themeColor="text1"/>
                                  <w:sz w:val="22"/>
                                  <w:szCs w:val="22"/>
                                </w:rPr>
                                <w:t xml:space="preserve">letters in </w:t>
                              </w:r>
                              <w:r>
                                <w:rPr>
                                  <w:i w:val="0"/>
                                  <w:iCs w:val="0"/>
                                  <w:color w:val="000000" w:themeColor="text1"/>
                                  <w:sz w:val="22"/>
                                  <w:szCs w:val="22"/>
                                </w:rPr>
                                <w:t>(</w:t>
                              </w:r>
                              <w:r w:rsidRPr="00C27F3B">
                                <w:rPr>
                                  <w:i w:val="0"/>
                                  <w:iCs w:val="0"/>
                                  <w:color w:val="000000" w:themeColor="text1"/>
                                  <w:sz w:val="22"/>
                                  <w:szCs w:val="22"/>
                                </w:rPr>
                                <w:t>a</w:t>
                              </w:r>
                              <w:r>
                                <w:rPr>
                                  <w:i w:val="0"/>
                                  <w:iCs w:val="0"/>
                                  <w:color w:val="000000" w:themeColor="text1"/>
                                  <w:sz w:val="22"/>
                                  <w:szCs w:val="22"/>
                                </w:rPr>
                                <w:t>)</w:t>
                              </w:r>
                              <w:r w:rsidRPr="00C27F3B">
                                <w:rPr>
                                  <w:i w:val="0"/>
                                  <w:iCs w:val="0"/>
                                  <w:color w:val="000000" w:themeColor="text1"/>
                                  <w:sz w:val="22"/>
                                  <w:szCs w:val="22"/>
                                </w:rPr>
                                <w:t>,</w:t>
                              </w:r>
                              <w:r>
                                <w:rPr>
                                  <w:i w:val="0"/>
                                  <w:iCs w:val="0"/>
                                  <w:color w:val="000000" w:themeColor="text1"/>
                                  <w:sz w:val="22"/>
                                  <w:szCs w:val="22"/>
                                </w:rPr>
                                <w:t xml:space="preserve"> (</w:t>
                              </w:r>
                              <w:r w:rsidRPr="00C27F3B">
                                <w:rPr>
                                  <w:i w:val="0"/>
                                  <w:iCs w:val="0"/>
                                  <w:color w:val="000000" w:themeColor="text1"/>
                                  <w:sz w:val="22"/>
                                  <w:szCs w:val="22"/>
                                </w:rPr>
                                <w:t>d</w:t>
                              </w:r>
                              <w:r>
                                <w:rPr>
                                  <w:i w:val="0"/>
                                  <w:iCs w:val="0"/>
                                  <w:color w:val="000000" w:themeColor="text1"/>
                                  <w:sz w:val="22"/>
                                  <w:szCs w:val="22"/>
                                </w:rPr>
                                <w:t>)</w:t>
                              </w:r>
                              <w:r w:rsidRPr="00C27F3B">
                                <w:rPr>
                                  <w:i w:val="0"/>
                                  <w:iCs w:val="0"/>
                                  <w:color w:val="000000" w:themeColor="text1"/>
                                  <w:sz w:val="22"/>
                                  <w:szCs w:val="22"/>
                                </w:rPr>
                                <w:t xml:space="preserve">, and </w:t>
                              </w:r>
                              <w:r>
                                <w:rPr>
                                  <w:i w:val="0"/>
                                  <w:iCs w:val="0"/>
                                  <w:color w:val="000000" w:themeColor="text1"/>
                                  <w:sz w:val="22"/>
                                  <w:szCs w:val="22"/>
                                </w:rPr>
                                <w:t>(</w:t>
                              </w:r>
                              <w:r w:rsidRPr="00C27F3B">
                                <w:rPr>
                                  <w:i w:val="0"/>
                                  <w:iCs w:val="0"/>
                                  <w:color w:val="000000" w:themeColor="text1"/>
                                  <w:sz w:val="22"/>
                                  <w:szCs w:val="22"/>
                                </w:rPr>
                                <w:t>g</w:t>
                              </w:r>
                              <w:r>
                                <w:rPr>
                                  <w:i w:val="0"/>
                                  <w:iCs w:val="0"/>
                                  <w:color w:val="000000" w:themeColor="text1"/>
                                  <w:sz w:val="22"/>
                                  <w:szCs w:val="22"/>
                                </w:rPr>
                                <w:t>)</w:t>
                              </w:r>
                              <w:r w:rsidRPr="00C27F3B">
                                <w:rPr>
                                  <w:i w:val="0"/>
                                  <w:iCs w:val="0"/>
                                  <w:color w:val="000000" w:themeColor="text1"/>
                                  <w:sz w:val="22"/>
                                  <w:szCs w:val="22"/>
                                </w:rPr>
                                <w:t xml:space="preserve">. All scale bars are 100 </w:t>
                              </w:r>
                              <w:r w:rsidRPr="00C27F3B">
                                <w:rPr>
                                  <w:rFonts w:cstheme="minorHAnsi"/>
                                  <w:i w:val="0"/>
                                  <w:iCs w:val="0"/>
                                  <w:color w:val="000000" w:themeColor="text1"/>
                                  <w:sz w:val="22"/>
                                  <w:szCs w:val="22"/>
                                </w:rPr>
                                <w:t>µ</w:t>
                              </w:r>
                              <w:r w:rsidRPr="00C27F3B">
                                <w:rPr>
                                  <w:i w:val="0"/>
                                  <w:iCs w:val="0"/>
                                  <w:color w:val="000000" w:themeColor="text1"/>
                                  <w:sz w:val="22"/>
                                  <w:szCs w:val="22"/>
                                </w:rPr>
                                <w:t>m.</w:t>
                              </w:r>
                              <w:r w:rsidRPr="00C27F3B">
                                <w:rPr>
                                  <w:i w:val="0"/>
                                  <w:iCs w:val="0"/>
                                  <w:color w:val="000000" w:themeColor="text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7" name="Picture 17" descr="Graphical user interface, Teams&#10;&#10;Description automatically generated"/>
                          <pic:cNvPicPr preferRelativeResize="0">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434566" y="311599"/>
                            <a:ext cx="5737634" cy="41140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18" o:spid="_x0000_s1032" style="position:absolute;left:0;text-align:left;margin-left:0;margin-top:226.25pt;width:451.8pt;height:421.45pt;z-index:251666432;mso-position-horizontal:left;mso-position-horizontal-relative:margin;mso-width-relative:margin;mso-height-relative:margin" coordorigin="4345,3115" coordsize="57376,53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">
                <v:shape id="Text Box 41" o:spid="_x0000_s1033" type="#_x0000_t202" style="position:absolute;left:5488;top:45147;width:54995;height:11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" stroked="f">
                  <v:textbox inset="0,0,0,0">
                    <w:txbxContent>
                      <w:p w:rsidR="00466290" w:rsidRPr="00C27F3B" w:rsidRDefault="00466290" w:rsidP="004C0B4F">
                        <w:pPr>
                          <w:pStyle w:val="Caption"/>
                          <w:rPr>
                            <w:i w:val="0"/>
                            <w:iCs w:val="0"/>
                            <w:color w:val="000000" w:themeColor="text1"/>
                          </w:rPr>
                        </w:pPr>
                        <w:bookmarkStart w:id="6" w:name="_Ref45115266"/>
                        <w:r w:rsidRPr="004943B6">
                          <w:rPr>
                            <w:i w:val="0"/>
                            <w:iCs w:val="0"/>
                            <w:color w:val="000000" w:themeColor="text1"/>
                            <w:sz w:val="22"/>
                            <w:szCs w:val="22"/>
                          </w:rPr>
                          <w:t>F</w:t>
                        </w:r>
                        <w:r>
                          <w:rPr>
                            <w:i w:val="0"/>
                            <w:iCs w:val="0"/>
                            <w:color w:val="000000" w:themeColor="text1"/>
                            <w:sz w:val="22"/>
                            <w:szCs w:val="22"/>
                          </w:rPr>
                          <w:t>ig</w:t>
                        </w:r>
                        <w:r w:rsidRPr="004943B6">
                          <w:rPr>
                            <w:i w:val="0"/>
                            <w:iCs w:val="0"/>
                            <w:color w:val="000000" w:themeColor="text1"/>
                            <w:sz w:val="22"/>
                            <w:szCs w:val="22"/>
                          </w:rPr>
                          <w:t xml:space="preserve">. </w:t>
                        </w:r>
                        <w:r w:rsidRPr="004943B6">
                          <w:rPr>
                            <w:i w:val="0"/>
                            <w:iCs w:val="0"/>
                            <w:color w:val="000000" w:themeColor="text1"/>
                            <w:sz w:val="22"/>
                            <w:szCs w:val="22"/>
                          </w:rPr>
                          <w:fldChar w:fldCharType="begin"/>
                        </w:r>
                        <w:r w:rsidRPr="004943B6">
                          <w:rPr>
                            <w:i w:val="0"/>
                            <w:iCs w:val="0"/>
                            <w:color w:val="000000" w:themeColor="text1"/>
                            <w:sz w:val="22"/>
                            <w:szCs w:val="22"/>
                          </w:rPr>
                          <w:instrText xml:space="preserve"> SEQ Figure \* ARABIC </w:instrText>
                        </w:r>
                        <w:r w:rsidRPr="004943B6">
                          <w:rPr>
                            <w:i w:val="0"/>
                            <w:iCs w:val="0"/>
                            <w:color w:val="000000" w:themeColor="text1"/>
                            <w:sz w:val="22"/>
                            <w:szCs w:val="22"/>
                          </w:rPr>
                          <w:fldChar w:fldCharType="separate"/>
                        </w:r>
                        <w:r w:rsidRPr="004943B6">
                          <w:rPr>
                            <w:i w:val="0"/>
                            <w:iCs w:val="0"/>
                            <w:noProof/>
                            <w:color w:val="000000" w:themeColor="text1"/>
                            <w:sz w:val="22"/>
                            <w:szCs w:val="22"/>
                          </w:rPr>
                          <w:t>3</w:t>
                        </w:r>
                        <w:r w:rsidRPr="004943B6">
                          <w:rPr>
                            <w:i w:val="0"/>
                            <w:iCs w:val="0"/>
                            <w:noProof/>
                            <w:color w:val="000000" w:themeColor="text1"/>
                            <w:sz w:val="22"/>
                            <w:szCs w:val="22"/>
                          </w:rPr>
                          <w:fldChar w:fldCharType="end"/>
                        </w:r>
                        <w:bookmarkEnd w:id="6"/>
                        <w:r w:rsidRPr="004943B6">
                          <w:rPr>
                            <w:i w:val="0"/>
                            <w:iCs w:val="0"/>
                            <w:noProof/>
                            <w:color w:val="000000" w:themeColor="text1"/>
                            <w:sz w:val="22"/>
                            <w:szCs w:val="22"/>
                          </w:rPr>
                          <w:t>.</w:t>
                        </w:r>
                        <w:r w:rsidRPr="00C27F3B">
                          <w:rPr>
                            <w:i w:val="0"/>
                            <w:iCs w:val="0"/>
                            <w:color w:val="000000" w:themeColor="text1"/>
                            <w:sz w:val="22"/>
                            <w:szCs w:val="22"/>
                          </w:rPr>
                          <w:t xml:space="preserve"> Simultaneous ISR and x-ray imaging data </w:t>
                        </w:r>
                        <w:r>
                          <w:rPr>
                            <w:i w:val="0"/>
                            <w:iCs w:val="0"/>
                            <w:color w:val="000000" w:themeColor="text1"/>
                            <w:sz w:val="22"/>
                            <w:szCs w:val="22"/>
                          </w:rPr>
                          <w:t>revealing</w:t>
                        </w:r>
                        <w:r w:rsidRPr="00C27F3B">
                          <w:rPr>
                            <w:i w:val="0"/>
                            <w:iCs w:val="0"/>
                            <w:color w:val="000000" w:themeColor="text1"/>
                            <w:sz w:val="22"/>
                            <w:szCs w:val="22"/>
                          </w:rPr>
                          <w:t xml:space="preserve"> stationary laser beam (90 W, 5 </w:t>
                        </w:r>
                        <w:proofErr w:type="spellStart"/>
                        <w:r w:rsidRPr="00C27F3B">
                          <w:rPr>
                            <w:i w:val="0"/>
                            <w:iCs w:val="0"/>
                            <w:color w:val="000000" w:themeColor="text1"/>
                            <w:sz w:val="22"/>
                            <w:szCs w:val="22"/>
                          </w:rPr>
                          <w:t>ms</w:t>
                        </w:r>
                        <w:proofErr w:type="spellEnd"/>
                        <w:r w:rsidRPr="00C27F3B">
                          <w:rPr>
                            <w:i w:val="0"/>
                            <w:iCs w:val="0"/>
                            <w:color w:val="000000" w:themeColor="text1"/>
                            <w:sz w:val="22"/>
                            <w:szCs w:val="22"/>
                          </w:rPr>
                          <w:t xml:space="preserve">) melting of a bare Ti-6Al-4V plate in argon (a) and in air (d). Data is also shown for a stationary beam (114 W, 2 </w:t>
                        </w:r>
                        <w:proofErr w:type="spellStart"/>
                        <w:r w:rsidRPr="00C27F3B">
                          <w:rPr>
                            <w:i w:val="0"/>
                            <w:iCs w:val="0"/>
                            <w:color w:val="000000" w:themeColor="text1"/>
                            <w:sz w:val="22"/>
                            <w:szCs w:val="22"/>
                          </w:rPr>
                          <w:t>ms</w:t>
                        </w:r>
                        <w:proofErr w:type="spellEnd"/>
                        <w:r w:rsidRPr="00C27F3B">
                          <w:rPr>
                            <w:i w:val="0"/>
                            <w:iCs w:val="0"/>
                            <w:color w:val="000000" w:themeColor="text1"/>
                            <w:sz w:val="22"/>
                            <w:szCs w:val="22"/>
                          </w:rPr>
                          <w:t xml:space="preserve">) incident on a Ti-6Al-4V powder </w:t>
                        </w:r>
                        <w:r>
                          <w:rPr>
                            <w:i w:val="0"/>
                            <w:iCs w:val="0"/>
                            <w:color w:val="000000" w:themeColor="text1"/>
                            <w:sz w:val="22"/>
                            <w:szCs w:val="22"/>
                          </w:rPr>
                          <w:t>bed sample</w:t>
                        </w:r>
                        <w:r w:rsidRPr="00C27F3B">
                          <w:rPr>
                            <w:i w:val="0"/>
                            <w:iCs w:val="0"/>
                            <w:color w:val="000000" w:themeColor="text1"/>
                            <w:sz w:val="22"/>
                            <w:szCs w:val="22"/>
                          </w:rPr>
                          <w:t xml:space="preserve"> in </w:t>
                        </w:r>
                        <w:r>
                          <w:rPr>
                            <w:i w:val="0"/>
                            <w:iCs w:val="0"/>
                            <w:color w:val="000000" w:themeColor="text1"/>
                            <w:sz w:val="22"/>
                            <w:szCs w:val="22"/>
                          </w:rPr>
                          <w:t>argon</w:t>
                        </w:r>
                        <w:r w:rsidRPr="00C27F3B">
                          <w:rPr>
                            <w:i w:val="0"/>
                            <w:iCs w:val="0"/>
                            <w:color w:val="000000" w:themeColor="text1"/>
                            <w:sz w:val="22"/>
                            <w:szCs w:val="22"/>
                          </w:rPr>
                          <w:t xml:space="preserve"> (g). The ISR and x-ray imaging data were synchronized so that the under-sampled location of each x-ray image could be identified (blue squares). Selected x-ray images are given with their temporal location indicated by </w:t>
                        </w:r>
                        <w:r>
                          <w:rPr>
                            <w:i w:val="0"/>
                            <w:iCs w:val="0"/>
                            <w:color w:val="000000" w:themeColor="text1"/>
                            <w:sz w:val="22"/>
                            <w:szCs w:val="22"/>
                          </w:rPr>
                          <w:t xml:space="preserve">the </w:t>
                        </w:r>
                        <w:r w:rsidRPr="00C27F3B">
                          <w:rPr>
                            <w:i w:val="0"/>
                            <w:iCs w:val="0"/>
                            <w:color w:val="000000" w:themeColor="text1"/>
                            <w:sz w:val="22"/>
                            <w:szCs w:val="22"/>
                          </w:rPr>
                          <w:t xml:space="preserve">letters in </w:t>
                        </w:r>
                        <w:r>
                          <w:rPr>
                            <w:i w:val="0"/>
                            <w:iCs w:val="0"/>
                            <w:color w:val="000000" w:themeColor="text1"/>
                            <w:sz w:val="22"/>
                            <w:szCs w:val="22"/>
                          </w:rPr>
                          <w:t>(</w:t>
                        </w:r>
                        <w:r w:rsidRPr="00C27F3B">
                          <w:rPr>
                            <w:i w:val="0"/>
                            <w:iCs w:val="0"/>
                            <w:color w:val="000000" w:themeColor="text1"/>
                            <w:sz w:val="22"/>
                            <w:szCs w:val="22"/>
                          </w:rPr>
                          <w:t>a</w:t>
                        </w:r>
                        <w:r>
                          <w:rPr>
                            <w:i w:val="0"/>
                            <w:iCs w:val="0"/>
                            <w:color w:val="000000" w:themeColor="text1"/>
                            <w:sz w:val="22"/>
                            <w:szCs w:val="22"/>
                          </w:rPr>
                          <w:t>)</w:t>
                        </w:r>
                        <w:r w:rsidRPr="00C27F3B">
                          <w:rPr>
                            <w:i w:val="0"/>
                            <w:iCs w:val="0"/>
                            <w:color w:val="000000" w:themeColor="text1"/>
                            <w:sz w:val="22"/>
                            <w:szCs w:val="22"/>
                          </w:rPr>
                          <w:t>,</w:t>
                        </w:r>
                        <w:r>
                          <w:rPr>
                            <w:i w:val="0"/>
                            <w:iCs w:val="0"/>
                            <w:color w:val="000000" w:themeColor="text1"/>
                            <w:sz w:val="22"/>
                            <w:szCs w:val="22"/>
                          </w:rPr>
                          <w:t xml:space="preserve"> (</w:t>
                        </w:r>
                        <w:r w:rsidRPr="00C27F3B">
                          <w:rPr>
                            <w:i w:val="0"/>
                            <w:iCs w:val="0"/>
                            <w:color w:val="000000" w:themeColor="text1"/>
                            <w:sz w:val="22"/>
                            <w:szCs w:val="22"/>
                          </w:rPr>
                          <w:t>d</w:t>
                        </w:r>
                        <w:r>
                          <w:rPr>
                            <w:i w:val="0"/>
                            <w:iCs w:val="0"/>
                            <w:color w:val="000000" w:themeColor="text1"/>
                            <w:sz w:val="22"/>
                            <w:szCs w:val="22"/>
                          </w:rPr>
                          <w:t>)</w:t>
                        </w:r>
                        <w:r w:rsidRPr="00C27F3B">
                          <w:rPr>
                            <w:i w:val="0"/>
                            <w:iCs w:val="0"/>
                            <w:color w:val="000000" w:themeColor="text1"/>
                            <w:sz w:val="22"/>
                            <w:szCs w:val="22"/>
                          </w:rPr>
                          <w:t xml:space="preserve">, and </w:t>
                        </w:r>
                        <w:r>
                          <w:rPr>
                            <w:i w:val="0"/>
                            <w:iCs w:val="0"/>
                            <w:color w:val="000000" w:themeColor="text1"/>
                            <w:sz w:val="22"/>
                            <w:szCs w:val="22"/>
                          </w:rPr>
                          <w:t>(</w:t>
                        </w:r>
                        <w:r w:rsidRPr="00C27F3B">
                          <w:rPr>
                            <w:i w:val="0"/>
                            <w:iCs w:val="0"/>
                            <w:color w:val="000000" w:themeColor="text1"/>
                            <w:sz w:val="22"/>
                            <w:szCs w:val="22"/>
                          </w:rPr>
                          <w:t>g</w:t>
                        </w:r>
                        <w:r>
                          <w:rPr>
                            <w:i w:val="0"/>
                            <w:iCs w:val="0"/>
                            <w:color w:val="000000" w:themeColor="text1"/>
                            <w:sz w:val="22"/>
                            <w:szCs w:val="22"/>
                          </w:rPr>
                          <w:t>)</w:t>
                        </w:r>
                        <w:r w:rsidRPr="00C27F3B">
                          <w:rPr>
                            <w:i w:val="0"/>
                            <w:iCs w:val="0"/>
                            <w:color w:val="000000" w:themeColor="text1"/>
                            <w:sz w:val="22"/>
                            <w:szCs w:val="22"/>
                          </w:rPr>
                          <w:t xml:space="preserve">. All scale bars are 100 </w:t>
                        </w:r>
                        <w:r w:rsidRPr="00C27F3B">
                          <w:rPr>
                            <w:rFonts w:cstheme="minorHAnsi"/>
                            <w:i w:val="0"/>
                            <w:iCs w:val="0"/>
                            <w:color w:val="000000" w:themeColor="text1"/>
                            <w:sz w:val="22"/>
                            <w:szCs w:val="22"/>
                          </w:rPr>
                          <w:t>µ</w:t>
                        </w:r>
                        <w:r w:rsidRPr="00C27F3B">
                          <w:rPr>
                            <w:i w:val="0"/>
                            <w:iCs w:val="0"/>
                            <w:color w:val="000000" w:themeColor="text1"/>
                            <w:sz w:val="22"/>
                            <w:szCs w:val="22"/>
                          </w:rPr>
                          <w:t>m.</w:t>
                        </w:r>
                        <w:r w:rsidRPr="00C27F3B">
                          <w:rPr>
                            <w:i w:val="0"/>
                            <w:iCs w:val="0"/>
                            <w:color w:val="000000" w:themeColor="text1"/>
                          </w:rPr>
                          <w:t xml:space="preserve"> </w:t>
                        </w:r>
                      </w:p>
                    </w:txbxContent>
                  </v:textbox>
                </v:shape>
                <v:shape id="Picture 17" o:spid="_x0000_s1034" type="#_x0000_t75" alt="Graphical user interface, Teams&#10;&#10;Description automatically generated" style="position:absolute;left:4345;top:3115;width:57377;height:4114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">
                  <v:imagedata r:id="rId11" o:title="Graphical user interface, Teams&#10;&#10;Description automatically generated"/>
                </v:shape>
                <w10:wrap type="topAndBottom" anchorx="margin"/>
              </v:group>
            </w:pict>
          </mc:Fallback>
        </mc:AlternateContent>
      </w:r>
      <w:r w:rsidR="004C0B4F">
        <w:t>in laser power measurement achieved by calibration of the laser power meter to a primary standard at the National Institute of Standards and Technology. Qualitatively, the step-function behavior is similar to that found previously</w:t>
      </w:r>
      <w:r w:rsidR="008A2CEA">
        <w:t xml:space="preserve"> </w:t>
      </w:r>
      <w:r w:rsidR="004C0B4F">
        <w:fldChar w:fldCharType="begin" w:fldLock="1"/>
      </w:r>
      <w:r w:rsidR="00C82E5F">
        <w:instrText>ADDIN CSL_CITATION {"citationItems":[{"id":"ITEM-1","itemData":{"DOI":"10.1103/PhysRevApplied.10.044061","ISSN":"2331-7019","author":[{"dropping-particle":"","family":"Simonds","given":"Brian J","non-dropping-particle":"","parse-names":false,"suffix":""},{"dropping-particle":"","family":"Sowards","given":"Jeffrey","non-dropping-particle":"","parse-names":false,"suffix":""},{"dropping-particle":"","family":"Hadler","given":"Josh","non-dropping-particle":"","parse-names":false,"suffix":""},{"dropping-particle":"","family":"Pfeif","given":"Erik","non-dropping-particle":"","parse-names":false,"suffix":""},{"dropping-particle":"","family":"Wilthan","given":"Boris","non-dropping-particle":"","parse-names":false,"suffix":""},{"dropping-particle":"","family":"Tanner","given":"Jack","non-dropping-particle":"","parse-names":false,"suffix":""},{"dropping-particle":"","family":"Williams","given":"Paul","non-dropping-particle":"","parse-names":false,"suffix":""},{"dropping-particle":"","family":"Lehman","given":"John","non-dropping-particle":"","parse-names":false,"suffix":""}],"container-title":"Physical Review Applied","id":"ITEM-1","issued":{"date-parts":[["2018"]]},"page":"044061-14","publisher":"American Physical Society","title":"Time-resolved Absorptance and Melt Pool Dynamics during Intense Laser Irradiation of Metal","type":"article-journal","volume":"10"},"uris":["http://www.mendeley.com/documents/?uuid=b2e3a506-25ca-444c-8a4f-45af50fc16bb"]}],"mendeley":{"formattedCitation":"[21]","plainTextFormattedCitation":"[21]","previouslyFormattedCitation":"[21]"},"properties":{"noteIndex":0},"schema":"https://github.com/citation-style-language/schema/raw/master/csl-citation.json"}</w:instrText>
      </w:r>
      <w:r w:rsidR="004C0B4F">
        <w:fldChar w:fldCharType="separate"/>
      </w:r>
      <w:r w:rsidR="008A576B" w:rsidRPr="008A576B">
        <w:rPr>
          <w:noProof/>
        </w:rPr>
        <w:t>[21]</w:t>
      </w:r>
      <w:r w:rsidR="004C0B4F">
        <w:fldChar w:fldCharType="end"/>
      </w:r>
      <w:r w:rsidR="004C0B4F">
        <w:t xml:space="preserve">, but now x-ray images confirm in real time that this step indicates a transition from conduction mode to vapor cavity formation. </w:t>
      </w:r>
    </w:p>
    <w:p w:rsidR="004C0B4F" w:rsidRDefault="004C0B4F" w:rsidP="004C0B4F">
      <w:pPr>
        <w:spacing w:line="360" w:lineRule="auto"/>
        <w:ind w:firstLine="360"/>
      </w:pPr>
      <w:r>
        <w:t>The coupling efficiency has been used to determine conditions for keyhole formation</w:t>
      </w:r>
      <w:r w:rsidR="008A2CEA">
        <w:t xml:space="preserve"> </w:t>
      </w:r>
      <w:r>
        <w:fldChar w:fldCharType="begin" w:fldLock="1"/>
      </w:r>
      <w:r w:rsidR="00C82E5F">
        <w:instrText xml:space="preserve">ADDIN CSL_CITATION {"citationItems":[{"id":"ITEM-1","itemData":{"DOI":"10.1016/j.apmt.2017.08.006","ISSN":"23529407","abstract":"The effective absorptivity of continuous wave 1070nm laser light has been studied for bare and metal powder-coated discs of 316L stainless steel as well as for aluminum alloy 1100 and tungsten by use of direct calorimetric measurements. After carefully validating the applicability of the method, the effective absorptivity is plotted as a function of incident laser power from 30 up to </w:instrText>
      </w:r>
      <w:r w:rsidR="00C82E5F">
        <w:rPr>
          <w:rFonts w:hint="eastAsia"/>
        </w:rPr>
        <w:instrText>≈</w:instrText>
      </w:r>
      <w:r w:rsidR="00C82E5F">
        <w:instrText>540W for scanning speeds of 100, 500 and 1500mms−1. The effective absorptivity versus power curves of the bulk materials typically show a slight change in effective absorptivity from 30W until the onset of the formation of a recoil pressure-induced surface depression. As observed using high-speed video, this change in surface morphology leads to an increase in absorption of the laser light. At the higher powers beyond the keyhole transition, a saturation value is reached for both bare discs and pow</w:instrText>
      </w:r>
      <w:r w:rsidR="00C82E5F">
        <w:rPr>
          <w:rFonts w:hint="eastAsia"/>
        </w:rPr>
        <w:instrText xml:space="preserve">der-coated disks. For </w:instrText>
      </w:r>
      <w:r w:rsidR="00C82E5F">
        <w:rPr>
          <w:rFonts w:hint="eastAsia"/>
        </w:rPr>
        <w:instrText>≈</w:instrText>
      </w:r>
      <w:r w:rsidR="00C82E5F">
        <w:rPr>
          <w:rFonts w:hint="eastAsia"/>
        </w:rPr>
        <w:instrText>100</w:instrText>
      </w:r>
      <w:r w:rsidR="00C82E5F">
        <w:rPr>
          <w:rFonts w:hint="eastAsia"/>
        </w:rPr>
        <w:instrText>μ</w:instrText>
      </w:r>
      <w:r w:rsidR="00C82E5F">
        <w:rPr>
          <w:rFonts w:hint="eastAsia"/>
        </w:rPr>
        <w:instrText>m thick powder layers, the measured absorptivity was found to be two times that of the bare polished discs for low-laser power. There is a sharp decrease when full melting of the powder tracks is achieved, followed by a keyhole-</w:instrText>
      </w:r>
      <w:r w:rsidR="00C82E5F">
        <w:instrText>driven increase at higher powers, similar to the bare disc case. It is shown that, under conditions associated with laser powder-bed fusion additive manufacturing, absorptivity values can vary greatly, and differ from both powder-layer measurements and liquid metal estimates from the literature.","author":[{"dropping-particle":"","family":"Trapp","given":"Johannes","non-dropping-particle":"","parse-names":false,"suffix":""},{"dropping-particle":"","family":"Rubenchik","given":"Alexander M.","non-dropping-particle":"","parse-names":false,"suffix":""},{"dropping-particle":"","family":"Guss","given":"Gabe","non-dropping-particle":"","parse-names":false,"suffix":""},{"dropping-particle":"","family":"Matthews","given":"Manyalibo J.","non-dropping-particle":"","parse-names":false,"suffix":""}],"container-title":"Applied Materials Today","id":"ITEM-1","issued":{"date-parts":[["2017"]]},"page":"341-349","publisher":"The Authors","title":"In situ absorptivity measurements of metallic powders during laser powder-bed fusion additive manufacturing","type":"article-journal","volume":"9"},"uris":["http://www.mendeley.com/documents/?uuid=bffa1dbb-9b74-4a07-8e0b-886d131485b5"]}],"mendeley":{"formattedCitation":"[43]","plainTextFormattedCitation":"[43]","previouslyFormattedCitation":"[43]"},"properties":{"noteIndex":0},"schema":"https://github.com/citation-style-language/schema/raw/master/csl-citation.json"}</w:instrText>
      </w:r>
      <w:r>
        <w:fldChar w:fldCharType="separate"/>
      </w:r>
      <w:r w:rsidR="008A576B" w:rsidRPr="008A576B">
        <w:rPr>
          <w:noProof/>
        </w:rPr>
        <w:t>[43]</w:t>
      </w:r>
      <w:r>
        <w:fldChar w:fldCharType="end"/>
      </w:r>
      <w:r>
        <w:t>. For instance, although a vapor depression is initially found at 96 W the coupling efficiency in</w:t>
      </w:r>
      <w:r w:rsidRPr="00400E23">
        <w:t xml:space="preserve"> </w:t>
      </w:r>
      <w:r w:rsidR="00400E23" w:rsidRPr="00400E23">
        <w:fldChar w:fldCharType="begin"/>
      </w:r>
      <w:r w:rsidR="00400E23" w:rsidRPr="00400E23">
        <w:instrText xml:space="preserve"> REF _Ref58498667 \h  \* MERGEFORMAT </w:instrText>
      </w:r>
      <w:r w:rsidR="00400E23" w:rsidRPr="00400E23">
        <w:fldChar w:fldCharType="separate"/>
      </w:r>
      <w:r w:rsidR="008A2CEA" w:rsidRPr="003C7DFA">
        <w:t>F</w:t>
      </w:r>
      <w:r w:rsidR="008A2CEA" w:rsidRPr="008A2CEA">
        <w:t>ig</w:t>
      </w:r>
      <w:r w:rsidR="008A2CEA">
        <w:t>.</w:t>
      </w:r>
      <w:r w:rsidR="008A2CEA" w:rsidRPr="003C7DFA">
        <w:t xml:space="preserve"> </w:t>
      </w:r>
      <w:r w:rsidR="008A2CEA" w:rsidRPr="003C7DFA">
        <w:rPr>
          <w:noProof/>
        </w:rPr>
        <w:t>2</w:t>
      </w:r>
      <w:r w:rsidR="00400E23" w:rsidRPr="00400E23">
        <w:fldChar w:fldCharType="end"/>
      </w:r>
      <w:r w:rsidR="00400E23" w:rsidRPr="00400E23">
        <w:t xml:space="preserve"> </w:t>
      </w:r>
      <w:r>
        <w:t xml:space="preserve">does not begin to plateau until approximately 120 W, which could be considered the onset of keyhole formation for a 2 </w:t>
      </w:r>
      <w:proofErr w:type="spellStart"/>
      <w:r>
        <w:t>ms</w:t>
      </w:r>
      <w:proofErr w:type="spellEnd"/>
      <w:r>
        <w:t xml:space="preserve"> laser exposure. The region between these power extremes where the average absorbed laser power sharply increases is a transition region where the vapor cavity has not yet developed into a deeper keyhole. The end of this region also marks the point at which the correlation coefficients for all geometrical parameters starts to decrease, which is presumed to be the result of increasing instability </w:t>
      </w:r>
      <w:r>
        <w:lastRenderedPageBreak/>
        <w:t xml:space="preserve">that accompanies deepening keyholes. </w:t>
      </w:r>
      <w:r w:rsidRPr="00AE3B08">
        <w:t>This can be seen directly in the full high-speed x-ray videos (see Supplementary Movies 1 - 2).</w:t>
      </w:r>
      <w:r>
        <w:t xml:space="preserve"> The transition regime is important for LPFB AM as one is often operating near it in order to maximize build speed and minimize defects associated with keyhole formation. Unfortunately, this regime is also prone to vapor cavity collapse</w:t>
      </w:r>
      <w:r w:rsidR="00466290">
        <w:t xml:space="preserve"> </w:t>
      </w:r>
      <w:r>
        <w:fldChar w:fldCharType="begin" w:fldLock="1"/>
      </w:r>
      <w:r w:rsidR="00C82E5F">
        <w:instrText>ADDIN CSL_CITATION {"citationItems":[{"id":"ITEM-1","itemData":{"DOI":"10.3390/app10041487","author":[{"dropping-particle":"","family":"Fabbro","given":"Remy","non-dropping-particle":"","parse-names":false,"suffix":""}],"container-title":"Applied Sciences","id":"ITEM-1","issue":"1487","issued":{"date-parts":[["2020"]]},"page":"1-22","title":"Depth Dependence and Keyhole Stability at Threshold, for Different Laser Welding Regimes","type":"article-journal","volume":"10"},"uris":["http://www.mendeley.com/documents/?uuid=3aa2539e-b436-4a5b-8289-7cc6060ea20e"]}],"mendeley":{"formattedCitation":"[44]","plainTextFormattedCitation":"[44]","previouslyFormattedCitation":"[44]"},"properties":{"noteIndex":0},"schema":"https://github.com/citation-style-language/schema/raw/master/csl-citation.json"}</w:instrText>
      </w:r>
      <w:r>
        <w:fldChar w:fldCharType="separate"/>
      </w:r>
      <w:r w:rsidR="008A576B" w:rsidRPr="008A576B">
        <w:rPr>
          <w:noProof/>
        </w:rPr>
        <w:t>[44]</w:t>
      </w:r>
      <w:r>
        <w:fldChar w:fldCharType="end"/>
      </w:r>
      <w:r>
        <w:t xml:space="preserve"> as will be explored below. Later, we will also show that even at laser powers that ensure a continuous keyhole presence, significant instability occurs which can lead to pore formation. This underscores the importance of using time-resolved laser scattering data for understanding melt pool dynamics. </w:t>
      </w:r>
    </w:p>
    <w:p w:rsidR="004C0B4F" w:rsidRPr="00D64A25" w:rsidRDefault="00D76E7D" w:rsidP="00D76E7D">
      <w:pPr>
        <w:pStyle w:val="ListParagraph"/>
        <w:numPr>
          <w:ilvl w:val="1"/>
          <w:numId w:val="1"/>
        </w:numPr>
        <w:spacing w:line="360" w:lineRule="auto"/>
      </w:pPr>
      <w:r>
        <w:t xml:space="preserve"> </w:t>
      </w:r>
      <w:r w:rsidR="004C0B4F" w:rsidRPr="00D64A25">
        <w:t>Vapor Cavity Collapse</w:t>
      </w:r>
    </w:p>
    <w:p w:rsidR="004C0B4F" w:rsidRDefault="004C0B4F" w:rsidP="004C0B4F">
      <w:pPr>
        <w:spacing w:after="0" w:line="360" w:lineRule="auto"/>
        <w:ind w:firstLine="360"/>
        <w:rPr>
          <w:iCs/>
        </w:rPr>
      </w:pPr>
      <w:r>
        <w:rPr>
          <w:iCs/>
        </w:rPr>
        <w:t xml:space="preserve">For LPBF, vapor cavity </w:t>
      </w:r>
      <w:r w:rsidR="002F4F32">
        <w:rPr>
          <w:iCs/>
        </w:rPr>
        <w:t>stability</w:t>
      </w:r>
      <w:r>
        <w:rPr>
          <w:iCs/>
        </w:rPr>
        <w:t xml:space="preserve"> is generally considered a prerequisite for achieving a high-quality final part. Achieving the correct balance of forces for metastability can be challenging though as slight changes to the laser processing conditions (i.e. scan speed, laser power, beam size, etc.) can have drastic effects. Here, for the purpose of study, instability is created by increasing the amount of oxygen in the build chamber during a stationary laser exposure. Oxygen is a surface active element that alters the surface tension</w:t>
      </w:r>
      <w:r w:rsidR="008A2CEA">
        <w:rPr>
          <w:iCs/>
        </w:rPr>
        <w:t xml:space="preserve"> </w:t>
      </w:r>
      <w:r>
        <w:rPr>
          <w:iCs/>
        </w:rPr>
        <w:fldChar w:fldCharType="begin" w:fldLock="1"/>
      </w:r>
      <w:r w:rsidR="00C82E5F">
        <w:rPr>
          <w:iCs/>
        </w:rPr>
        <w:instrText>ADDIN CSL_CITATION {"citationItems":[{"id":"ITEM-1","itemData":{"DOI":"10.1016/j.scriptamat.2004.03.004","ISSN":"13596462","abstract":"The weld metal oxygen content can be significantly changed by a slight difference in the oxygen concentrations in the shielding gas in gas tungsten arc (GTA) welding process. The effects of the welding parameters on the weld shape and depth/width ratio depend to a large extent on the weld metal oxygen content and Marangoni convection patterns. © 2004 Acta Materialia Inc. Published by Elsevier Ltd. All rights reserved.","author":[{"dropping-particle":"","family":"Lu","given":"Shanping","non-dropping-particle":"","parse-names":false,"suffix":""},{"dropping-particle":"","family":"Fujii","given":"Hidetoshi","non-dropping-particle":"","parse-names":false,"suffix":""},{"dropping-particle":"","family":"Nogi","given":"Kiyoshi","non-dropping-particle":"","parse-names":false,"suffix":""}],"container-title":"Scripta Materialia","id":"ITEM-1","issue":"3","issued":{"date-parts":[["2004"]]},"page":"271-277","title":"Sensitivity of Marangoni convection and weld shape variations to welding parameters in O2-Ar shielded GTA welding","type":"article-journal","volume":"51"},"uris":["http://www.mendeley.com/documents/?uuid=5767217f-4ec9-48c8-ba40-00791b8a3310"]}],"mendeley":{"formattedCitation":"[45]","plainTextFormattedCitation":"[45]","previouslyFormattedCitation":"[45]"},"properties":{"noteIndex":0},"schema":"https://github.com/citation-style-language/schema/raw/master/csl-citation.json"}</w:instrText>
      </w:r>
      <w:r>
        <w:rPr>
          <w:iCs/>
        </w:rPr>
        <w:fldChar w:fldCharType="separate"/>
      </w:r>
      <w:r w:rsidR="008A576B" w:rsidRPr="008A576B">
        <w:rPr>
          <w:iCs/>
          <w:noProof/>
        </w:rPr>
        <w:t>[45]</w:t>
      </w:r>
      <w:r>
        <w:rPr>
          <w:iCs/>
        </w:rPr>
        <w:fldChar w:fldCharType="end"/>
      </w:r>
      <w:r>
        <w:rPr>
          <w:iCs/>
        </w:rPr>
        <w:t xml:space="preserve"> and has been shown to contribute to defect formation in LPBF</w:t>
      </w:r>
      <w:r w:rsidR="008A2CEA">
        <w:rPr>
          <w:iCs/>
        </w:rPr>
        <w:t xml:space="preserve"> </w:t>
      </w:r>
      <w:r>
        <w:rPr>
          <w:iCs/>
        </w:rPr>
        <w:fldChar w:fldCharType="begin" w:fldLock="1"/>
      </w:r>
      <w:r w:rsidR="00C82E5F">
        <w:rPr>
          <w:iCs/>
        </w:rPr>
        <w:instrText>ADDIN CSL_CITATION {"citationItems":[{"id":"ITEM-1","itemData":{"DOI":"10.1016/j.actamat.2018.12.027","ISSN":"1359-6454","author":[{"dropping-particle":"","family":"Alex Leung","given":"Chu Lun","non-dropping-particle":"","parse-names":false,"suffix":""},{"dropping-particle":"","family":"Marussi","given":"Sebastian","non-dropping-particle":"","parse-names":false,"suffix":""},{"dropping-particle":"","family":"Towrie","given":"Michael","non-dropping-particle":"","parse-names":false,"suffix":""},{"dropping-particle":"","family":"Atwood","given":"Robert C","non-dropping-particle":"","parse-names":false,"suffix":""},{"dropping-particle":"","family":"Withers","given":"Philip J","non-dropping-particle":"","parse-names":false,"suffix":""},{"dropping-particle":"","family":"Lee","given":"Peter D","non-dropping-particle":"","parse-names":false,"suffix":""}],"container-title":"Acta Materialia","id":"ITEM-1","issued":{"date-parts":[["2019"]]},"page":"294-305","publisher":"Elsevier Ltd","title":"The effect of powder oxidation on defect formation in laser additive manufacturing","type":"article-journal","volume":"166"},"uris":["http://www.mendeley.com/documents/?uuid=b56e46f3-b938-4700-b8fe-dbf8c35056e7"]}],"mendeley":{"formattedCitation":"[46]","plainTextFormattedCitation":"[46]","previouslyFormattedCitation":"[46]"},"properties":{"noteIndex":0},"schema":"https://github.com/citation-style-language/schema/raw/master/csl-citation.json"}</w:instrText>
      </w:r>
      <w:r>
        <w:rPr>
          <w:iCs/>
        </w:rPr>
        <w:fldChar w:fldCharType="separate"/>
      </w:r>
      <w:r w:rsidR="008A576B" w:rsidRPr="008A576B">
        <w:rPr>
          <w:iCs/>
          <w:noProof/>
        </w:rPr>
        <w:t>[46]</w:t>
      </w:r>
      <w:r>
        <w:rPr>
          <w:iCs/>
        </w:rPr>
        <w:fldChar w:fldCharType="end"/>
      </w:r>
      <w:r>
        <w:rPr>
          <w:iCs/>
        </w:rPr>
        <w:t xml:space="preserve">. </w:t>
      </w:r>
    </w:p>
    <w:p w:rsidR="004C0B4F" w:rsidRPr="009B1911" w:rsidRDefault="004C0B4F" w:rsidP="004C0B4F">
      <w:pPr>
        <w:spacing w:line="360" w:lineRule="auto"/>
        <w:ind w:firstLine="360"/>
      </w:pPr>
      <w:r w:rsidRPr="004943B6">
        <w:rPr>
          <w:iCs/>
        </w:rPr>
        <w:t xml:space="preserve">In </w:t>
      </w:r>
      <w:r w:rsidRPr="004943B6">
        <w:rPr>
          <w:iCs/>
        </w:rPr>
        <w:fldChar w:fldCharType="begin"/>
      </w:r>
      <w:r w:rsidRPr="004943B6">
        <w:rPr>
          <w:iCs/>
        </w:rPr>
        <w:instrText xml:space="preserve"> REF _Ref45115266 \h </w:instrText>
      </w:r>
      <w:r w:rsidR="00B4752B" w:rsidRPr="004943B6">
        <w:rPr>
          <w:iCs/>
        </w:rPr>
        <w:instrText xml:space="preserve"> \* MERGEFORMAT </w:instrText>
      </w:r>
      <w:r w:rsidRPr="004943B6">
        <w:rPr>
          <w:iCs/>
        </w:rPr>
      </w:r>
      <w:r w:rsidRPr="004943B6">
        <w:rPr>
          <w:iCs/>
        </w:rPr>
        <w:fldChar w:fldCharType="separate"/>
      </w:r>
      <w:r w:rsidR="00466290" w:rsidRPr="00466290">
        <w:rPr>
          <w:iCs/>
          <w:color w:val="000000" w:themeColor="text1"/>
        </w:rPr>
        <w:t xml:space="preserve">Fig. </w:t>
      </w:r>
      <w:r w:rsidR="00466290" w:rsidRPr="00466290">
        <w:rPr>
          <w:iCs/>
          <w:noProof/>
          <w:color w:val="000000" w:themeColor="text1"/>
        </w:rPr>
        <w:t>3</w:t>
      </w:r>
      <w:r w:rsidRPr="004943B6">
        <w:rPr>
          <w:iCs/>
        </w:rPr>
        <w:fldChar w:fldCharType="end"/>
      </w:r>
      <w:r>
        <w:rPr>
          <w:iCs/>
        </w:rPr>
        <w:t>, t</w:t>
      </w:r>
      <w:r>
        <w:t xml:space="preserve">he top and middle rows were obtained </w:t>
      </w:r>
      <w:r w:rsidRPr="00CB6CCB">
        <w:t>with 90.0 W</w:t>
      </w:r>
      <w:r>
        <w:t xml:space="preserve"> of incident laser power for 5.0 </w:t>
      </w:r>
      <w:proofErr w:type="spellStart"/>
      <w:r>
        <w:t>ms</w:t>
      </w:r>
      <w:proofErr w:type="spellEnd"/>
      <w:r>
        <w:t xml:space="preserve"> on a bare Ti-6Al-4V plate in an argon atmosphere and in air, respectively. Since the x-ray imaging is under-sampled compared to the light scattering experiments (50 kHz versus 25 MHz), synchronization of the two data sets is achieved by an electronic timing signal that allows for the temporal location of each individual video frame to be determined. These are marked by blue squares in </w:t>
      </w:r>
      <w:r w:rsidRPr="004943B6">
        <w:fldChar w:fldCharType="begin"/>
      </w:r>
      <w:r w:rsidRPr="004943B6">
        <w:instrText xml:space="preserve"> REF _Ref45115266 \h </w:instrText>
      </w:r>
      <w:r w:rsidR="00B4752B" w:rsidRPr="004943B6">
        <w:instrText xml:space="preserve"> \* MERGEFORMAT </w:instrText>
      </w:r>
      <w:r w:rsidRPr="004943B6">
        <w:fldChar w:fldCharType="separate"/>
      </w:r>
      <w:r w:rsidR="00466290" w:rsidRPr="004943B6">
        <w:rPr>
          <w:color w:val="000000" w:themeColor="text1"/>
        </w:rPr>
        <w:t>F</w:t>
      </w:r>
      <w:r w:rsidR="00466290" w:rsidRPr="00466290">
        <w:rPr>
          <w:color w:val="000000" w:themeColor="text1"/>
        </w:rPr>
        <w:t>ig</w:t>
      </w:r>
      <w:r w:rsidR="00466290" w:rsidRPr="004943B6">
        <w:rPr>
          <w:color w:val="000000" w:themeColor="text1"/>
        </w:rPr>
        <w:t xml:space="preserve">. </w:t>
      </w:r>
      <w:r w:rsidR="00466290" w:rsidRPr="004943B6">
        <w:rPr>
          <w:noProof/>
          <w:color w:val="000000" w:themeColor="text1"/>
        </w:rPr>
        <w:t>3</w:t>
      </w:r>
      <w:r w:rsidRPr="004943B6">
        <w:fldChar w:fldCharType="end"/>
      </w:r>
      <w:r w:rsidR="004943B6">
        <w:t>(</w:t>
      </w:r>
      <w:r>
        <w:t>a</w:t>
      </w:r>
      <w:r w:rsidR="004943B6">
        <w:t>)</w:t>
      </w:r>
      <w:r>
        <w:t xml:space="preserve">, </w:t>
      </w:r>
      <w:r w:rsidR="004943B6">
        <w:t>(</w:t>
      </w:r>
      <w:r>
        <w:t>d</w:t>
      </w:r>
      <w:r w:rsidR="004943B6">
        <w:t>)</w:t>
      </w:r>
      <w:r>
        <w:t xml:space="preserve">, </w:t>
      </w:r>
      <w:r w:rsidR="004943B6">
        <w:t>and (</w:t>
      </w:r>
      <w:r>
        <w:t>g</w:t>
      </w:r>
      <w:r w:rsidR="004943B6">
        <w:t>)</w:t>
      </w:r>
      <w:r>
        <w:t xml:space="preserve">. The absorption data in </w:t>
      </w:r>
      <w:r w:rsidRPr="004943B6">
        <w:fldChar w:fldCharType="begin"/>
      </w:r>
      <w:r w:rsidRPr="004943B6">
        <w:instrText xml:space="preserve"> REF _Ref45115266 \h </w:instrText>
      </w:r>
      <w:r w:rsidR="004943B6" w:rsidRPr="004943B6">
        <w:instrText xml:space="preserve"> \* MERGEFORMAT </w:instrText>
      </w:r>
      <w:r w:rsidRPr="004943B6">
        <w:fldChar w:fldCharType="separate"/>
      </w:r>
      <w:r w:rsidR="00466290" w:rsidRPr="004943B6">
        <w:rPr>
          <w:color w:val="000000" w:themeColor="text1"/>
        </w:rPr>
        <w:t>F</w:t>
      </w:r>
      <w:r w:rsidR="00466290" w:rsidRPr="00466290">
        <w:rPr>
          <w:color w:val="000000" w:themeColor="text1"/>
        </w:rPr>
        <w:t>ig</w:t>
      </w:r>
      <w:r w:rsidR="00466290" w:rsidRPr="004943B6">
        <w:rPr>
          <w:color w:val="000000" w:themeColor="text1"/>
        </w:rPr>
        <w:t xml:space="preserve">. </w:t>
      </w:r>
      <w:r w:rsidR="00466290" w:rsidRPr="004943B6">
        <w:rPr>
          <w:noProof/>
          <w:color w:val="000000" w:themeColor="text1"/>
        </w:rPr>
        <w:t>3</w:t>
      </w:r>
      <w:r w:rsidRPr="004943B6">
        <w:fldChar w:fldCharType="end"/>
      </w:r>
      <w:r w:rsidR="004943B6">
        <w:t>(</w:t>
      </w:r>
      <w:r>
        <w:t>a</w:t>
      </w:r>
      <w:r w:rsidR="004943B6">
        <w:t>)</w:t>
      </w:r>
      <w:r>
        <w:t xml:space="preserve"> shows a sharp transition from an average of 33 % absorption in the first 2.4 </w:t>
      </w:r>
      <w:proofErr w:type="spellStart"/>
      <w:r>
        <w:t>ms</w:t>
      </w:r>
      <w:proofErr w:type="spellEnd"/>
      <w:r>
        <w:t xml:space="preserve"> to 66 % for the remainder of the total 5 </w:t>
      </w:r>
      <w:proofErr w:type="spellStart"/>
      <w:r>
        <w:t>ms</w:t>
      </w:r>
      <w:proofErr w:type="spellEnd"/>
      <w:r>
        <w:t xml:space="preserve"> laser exposure – a doubling of the amount of absorbed laser power.</w:t>
      </w:r>
      <w:r w:rsidRPr="00D542EE">
        <w:t xml:space="preserve"> </w:t>
      </w:r>
      <w:r>
        <w:t xml:space="preserve">From high-speed x-ray images, this rise corresponds to the formation of a vapor cavity with representative images given in </w:t>
      </w:r>
      <w:r w:rsidRPr="004943B6">
        <w:rPr>
          <w:iCs/>
        </w:rPr>
        <w:fldChar w:fldCharType="begin"/>
      </w:r>
      <w:r w:rsidRPr="004943B6">
        <w:rPr>
          <w:iCs/>
        </w:rPr>
        <w:instrText xml:space="preserve"> REF _Ref45115266 \h </w:instrText>
      </w:r>
      <w:r w:rsidR="004943B6" w:rsidRPr="004943B6">
        <w:rPr>
          <w:iCs/>
        </w:rPr>
        <w:instrText xml:space="preserve"> \* MERGEFORMAT </w:instrText>
      </w:r>
      <w:r w:rsidRPr="004943B6">
        <w:rPr>
          <w:iCs/>
        </w:rPr>
      </w:r>
      <w:r w:rsidRPr="004943B6">
        <w:rPr>
          <w:iCs/>
        </w:rPr>
        <w:fldChar w:fldCharType="separate"/>
      </w:r>
      <w:r w:rsidR="00466290" w:rsidRPr="00466290">
        <w:rPr>
          <w:iCs/>
          <w:color w:val="000000" w:themeColor="text1"/>
        </w:rPr>
        <w:t xml:space="preserve">Fig. </w:t>
      </w:r>
      <w:r w:rsidR="00466290" w:rsidRPr="00466290">
        <w:rPr>
          <w:iCs/>
          <w:noProof/>
          <w:color w:val="000000" w:themeColor="text1"/>
        </w:rPr>
        <w:t>3</w:t>
      </w:r>
      <w:r w:rsidRPr="004943B6">
        <w:rPr>
          <w:iCs/>
        </w:rPr>
        <w:fldChar w:fldCharType="end"/>
      </w:r>
      <w:r w:rsidR="004943B6">
        <w:t>(</w:t>
      </w:r>
      <w:r>
        <w:t>b</w:t>
      </w:r>
      <w:r w:rsidR="004943B6">
        <w:t>)</w:t>
      </w:r>
      <w:r>
        <w:t xml:space="preserve"> and </w:t>
      </w:r>
      <w:r w:rsidR="004943B6">
        <w:t>(</w:t>
      </w:r>
      <w:r>
        <w:t>c</w:t>
      </w:r>
      <w:r w:rsidR="004943B6">
        <w:t>)</w:t>
      </w:r>
      <w:r>
        <w:t>. In air however, keyhole formation becomes more erratic. In an inert atmosphere (</w:t>
      </w:r>
      <w:proofErr w:type="spellStart"/>
      <w:r>
        <w:t>Ar</w:t>
      </w:r>
      <w:proofErr w:type="spellEnd"/>
      <w:r>
        <w:t xml:space="preserve">), the keyhole consistently formed at 2.4 </w:t>
      </w:r>
      <w:proofErr w:type="spellStart"/>
      <w:r>
        <w:t>ms</w:t>
      </w:r>
      <w:proofErr w:type="spellEnd"/>
      <w:r>
        <w:t xml:space="preserve"> (repeated 5 times), whereas in air keyholing always began sooner but with a varied formation time between 0.8 and 1.3 </w:t>
      </w:r>
      <w:proofErr w:type="spellStart"/>
      <w:r>
        <w:t>ms.</w:t>
      </w:r>
      <w:proofErr w:type="spellEnd"/>
      <w:r>
        <w:t xml:space="preserve"> </w:t>
      </w:r>
      <w:r>
        <w:softHyphen/>
      </w:r>
      <w:r w:rsidRPr="004943B6">
        <w:rPr>
          <w:iCs/>
        </w:rPr>
        <w:fldChar w:fldCharType="begin"/>
      </w:r>
      <w:r w:rsidRPr="004943B6">
        <w:rPr>
          <w:iCs/>
        </w:rPr>
        <w:instrText xml:space="preserve"> REF _Ref45115266 \h </w:instrText>
      </w:r>
      <w:r w:rsidR="004943B6" w:rsidRPr="004943B6">
        <w:rPr>
          <w:iCs/>
        </w:rPr>
        <w:instrText xml:space="preserve"> \* MERGEFORMAT </w:instrText>
      </w:r>
      <w:r w:rsidRPr="004943B6">
        <w:rPr>
          <w:iCs/>
        </w:rPr>
      </w:r>
      <w:r w:rsidRPr="004943B6">
        <w:rPr>
          <w:iCs/>
        </w:rPr>
        <w:fldChar w:fldCharType="separate"/>
      </w:r>
      <w:r w:rsidR="004943B6" w:rsidRPr="004943B6">
        <w:rPr>
          <w:iCs/>
          <w:color w:val="000000" w:themeColor="text1"/>
        </w:rPr>
        <w:t>F</w:t>
      </w:r>
      <w:r w:rsidR="004943B6">
        <w:rPr>
          <w:iCs/>
          <w:color w:val="000000" w:themeColor="text1"/>
        </w:rPr>
        <w:t>igure</w:t>
      </w:r>
      <w:r w:rsidR="004943B6" w:rsidRPr="004943B6">
        <w:rPr>
          <w:iCs/>
          <w:color w:val="000000" w:themeColor="text1"/>
        </w:rPr>
        <w:t xml:space="preserve"> </w:t>
      </w:r>
      <w:r w:rsidR="004943B6" w:rsidRPr="004943B6">
        <w:rPr>
          <w:iCs/>
          <w:noProof/>
          <w:color w:val="000000" w:themeColor="text1"/>
        </w:rPr>
        <w:t>3</w:t>
      </w:r>
      <w:r w:rsidRPr="004943B6">
        <w:rPr>
          <w:iCs/>
        </w:rPr>
        <w:fldChar w:fldCharType="end"/>
      </w:r>
      <w:r w:rsidR="004943B6">
        <w:rPr>
          <w:iCs/>
        </w:rPr>
        <w:t>(</w:t>
      </w:r>
      <w:r>
        <w:t>d</w:t>
      </w:r>
      <w:r w:rsidR="004943B6">
        <w:t>)</w:t>
      </w:r>
      <w:r>
        <w:t>, for example, shows two distinct keyhole regions occurring in a single 5.0 </w:t>
      </w:r>
      <w:proofErr w:type="spellStart"/>
      <w:r>
        <w:t>ms</w:t>
      </w:r>
      <w:proofErr w:type="spellEnd"/>
      <w:r>
        <w:t xml:space="preserve"> laser exposure. The consistently faster keyhole initiation could be the result of increased absorption due to oxide formation at the surface</w:t>
      </w:r>
      <w:r w:rsidR="008A2CEA">
        <w:t xml:space="preserve"> </w:t>
      </w:r>
      <w:r>
        <w:fldChar w:fldCharType="begin" w:fldLock="1"/>
      </w:r>
      <w:r w:rsidR="00C82E5F">
        <w:instrText>ADDIN CSL_CITATION {"citationItems":[{"id":"ITEM-1","itemData":{"DOI":"10.1016/j.optlaseng.2011.10.001","ISSN":"01438166","abstract":"We measured the temperature-dependent absorptance of metals (Al, Ti, SS304) for continuous beams from 1.07 ??m fiber laser and 10.6 ??m CO2 laser using power sensors and infrared (IR) pyrometers. The absorptance measurements were repeated for metals with three different paint coatings. For measurements at elevated temperatures up to the melting point, integrating sphere is not practical since high temperature radiation from a heated target disturbs weak output from the sphere considerably. Our results provide how each metal, whether coated or uncoated, absorbs the infrared beams as temperature is elevated to a melting point. A polynomial approximation to the measured absorptance of each target is provided for modeling of the lasermetal interaction at elevated temperatures. ?? 2011 Elsevier Ltd. All rights reserved.","author":[{"dropping-particle":"","family":"Kwon","given":"Hyukjoon","non-dropping-particle":"","parse-names":false,"suffix":""},{"dropping-particle":"","family":"Baek","given":"Won Kye","non-dropping-particle":"","parse-names":false,"suffix":""},{"dropping-particle":"","family":"Kim","given":"Myung Sin","non-dropping-particle":"","parse-names":false,"suffix":""},{"dropping-particle":"","family":"Shin","given":"Wan Soon","non-dropping-particle":"","parse-names":false,"suffix":""},{"dropping-particle":"","family":"Yoh","given":"Jack J.","non-dropping-particle":"","parse-names":false,"suffix":""}],"container-title":"Optics and Lasers in Engineering","id":"ITEM-1","issue":"2","issued":{"date-parts":[["2012"]]},"page":"114-121","publisher":"Elsevier","title":"Temperature-dependent absorptance of painted aluminum, stainless steel 304, and titanium for 1.07 um and 10.6 um laser beams","type":"article-journal","volume":"50"},"uris":["http://www.mendeley.com/documents/?uuid=abe0c0e2-99cf-46ee-bc2b-dec25075c641"]}],"mendeley":{"formattedCitation":"[47]","plainTextFormattedCitation":"[47]","previouslyFormattedCitation":"[47]"},"properties":{"noteIndex":0},"schema":"https://github.com/citation-style-language/schema/raw/master/csl-citation.json"}</w:instrText>
      </w:r>
      <w:r>
        <w:fldChar w:fldCharType="separate"/>
      </w:r>
      <w:r w:rsidR="008A576B" w:rsidRPr="008A576B">
        <w:rPr>
          <w:noProof/>
        </w:rPr>
        <w:t>[47]</w:t>
      </w:r>
      <w:r>
        <w:fldChar w:fldCharType="end"/>
      </w:r>
      <w:r>
        <w:t xml:space="preserve">. </w:t>
      </w:r>
    </w:p>
    <w:p w:rsidR="004C0B4F" w:rsidRDefault="004C0B4F" w:rsidP="004C0B4F">
      <w:pPr>
        <w:spacing w:line="360" w:lineRule="auto"/>
        <w:ind w:firstLine="360"/>
      </w:pPr>
      <w:r>
        <w:rPr>
          <w:iCs/>
        </w:rPr>
        <w:t xml:space="preserve">The presence of powder represents another contributor to cavity instability as compared to bare plate. </w:t>
      </w:r>
      <w:r w:rsidRPr="00B362C7">
        <w:rPr>
          <w:iCs/>
        </w:rPr>
        <w:fldChar w:fldCharType="begin"/>
      </w:r>
      <w:r w:rsidRPr="00B362C7">
        <w:rPr>
          <w:iCs/>
        </w:rPr>
        <w:instrText xml:space="preserve"> REF _Ref45115266 \h  \* MERGEFORMAT </w:instrText>
      </w:r>
      <w:r w:rsidRPr="00B362C7">
        <w:rPr>
          <w:iCs/>
        </w:rPr>
      </w:r>
      <w:r w:rsidRPr="00B362C7">
        <w:rPr>
          <w:iCs/>
        </w:rPr>
        <w:fldChar w:fldCharType="separate"/>
      </w:r>
      <w:r w:rsidR="004943B6" w:rsidRPr="004943B6">
        <w:rPr>
          <w:iCs/>
          <w:color w:val="000000" w:themeColor="text1"/>
        </w:rPr>
        <w:t>F</w:t>
      </w:r>
      <w:r w:rsidR="004943B6">
        <w:rPr>
          <w:iCs/>
          <w:color w:val="000000" w:themeColor="text1"/>
        </w:rPr>
        <w:t>igure</w:t>
      </w:r>
      <w:r w:rsidR="004943B6" w:rsidRPr="004943B6">
        <w:rPr>
          <w:iCs/>
          <w:noProof/>
          <w:color w:val="000000" w:themeColor="text1"/>
        </w:rPr>
        <w:t xml:space="preserve"> </w:t>
      </w:r>
      <w:r w:rsidR="004943B6" w:rsidRPr="004943B6">
        <w:rPr>
          <w:noProof/>
          <w:color w:val="000000" w:themeColor="text1"/>
        </w:rPr>
        <w:t>3</w:t>
      </w:r>
      <w:r w:rsidRPr="00B362C7">
        <w:rPr>
          <w:iCs/>
        </w:rPr>
        <w:fldChar w:fldCharType="end"/>
      </w:r>
      <w:r w:rsidR="004943B6">
        <w:rPr>
          <w:iCs/>
        </w:rPr>
        <w:t>(</w:t>
      </w:r>
      <w:r>
        <w:t>g</w:t>
      </w:r>
      <w:r w:rsidR="004943B6">
        <w:t>)</w:t>
      </w:r>
      <w:r>
        <w:t>-</w:t>
      </w:r>
      <w:r w:rsidR="004943B6">
        <w:t>(</w:t>
      </w:r>
      <w:r>
        <w:t>i</w:t>
      </w:r>
      <w:r w:rsidR="004943B6">
        <w:t>)</w:t>
      </w:r>
      <w:r>
        <w:t xml:space="preserve"> show result</w:t>
      </w:r>
      <w:r w:rsidR="00985C27">
        <w:t>s</w:t>
      </w:r>
      <w:r>
        <w:t xml:space="preserve"> from a stationary laser exposure (114 W, 2.0 </w:t>
      </w:r>
      <w:proofErr w:type="spellStart"/>
      <w:r>
        <w:t>ms</w:t>
      </w:r>
      <w:proofErr w:type="spellEnd"/>
      <w:r>
        <w:t>) on a thin Ti</w:t>
      </w:r>
      <w:r>
        <w:noBreakHyphen/>
        <w:t>6Al</w:t>
      </w:r>
      <w:r>
        <w:noBreakHyphen/>
        <w:t xml:space="preserve">4V powder layer (100 </w:t>
      </w:r>
      <w:r>
        <w:rPr>
          <w:rFonts w:cstheme="minorHAnsi"/>
        </w:rPr>
        <w:t>µ</w:t>
      </w:r>
      <w:r>
        <w:t xml:space="preserve">m thickness) on a solid metal substrate in an </w:t>
      </w:r>
      <w:proofErr w:type="spellStart"/>
      <w:r>
        <w:t>Ar</w:t>
      </w:r>
      <w:proofErr w:type="spellEnd"/>
      <w:r>
        <w:t xml:space="preserve"> environment. These data do not </w:t>
      </w:r>
      <w:r>
        <w:lastRenderedPageBreak/>
        <w:t xml:space="preserve">reveal the clean, step-function behavior seen in </w:t>
      </w:r>
      <w:r w:rsidRPr="00E16CD0">
        <w:fldChar w:fldCharType="begin"/>
      </w:r>
      <w:r w:rsidRPr="00E16CD0">
        <w:instrText xml:space="preserve"> REF _Ref45115266 \h  \* MERGEFORMAT </w:instrText>
      </w:r>
      <w:r w:rsidRPr="00E16CD0">
        <w:fldChar w:fldCharType="separate"/>
      </w:r>
      <w:r w:rsidR="008A2CEA" w:rsidRPr="004943B6">
        <w:rPr>
          <w:color w:val="000000" w:themeColor="text1"/>
        </w:rPr>
        <w:t>F</w:t>
      </w:r>
      <w:r w:rsidR="008A2CEA" w:rsidRPr="008A2CEA">
        <w:rPr>
          <w:color w:val="000000" w:themeColor="text1"/>
        </w:rPr>
        <w:t>ig</w:t>
      </w:r>
      <w:r w:rsidR="008A2CEA" w:rsidRPr="004943B6">
        <w:rPr>
          <w:color w:val="000000" w:themeColor="text1"/>
        </w:rPr>
        <w:t xml:space="preserve">. </w:t>
      </w:r>
      <w:r w:rsidR="008A2CEA" w:rsidRPr="004943B6">
        <w:rPr>
          <w:noProof/>
          <w:color w:val="000000" w:themeColor="text1"/>
        </w:rPr>
        <w:t>3</w:t>
      </w:r>
      <w:r w:rsidRPr="00E16CD0">
        <w:fldChar w:fldCharType="end"/>
      </w:r>
      <w:r w:rsidR="004943B6">
        <w:t>(</w:t>
      </w:r>
      <w:r>
        <w:t>a</w:t>
      </w:r>
      <w:r w:rsidR="004943B6">
        <w:t>)</w:t>
      </w:r>
      <w:r>
        <w:t>. Instead, an initially high absorption (&gt; 50 %), typical for powder surfaces</w:t>
      </w:r>
      <w:r w:rsidR="008A2CEA">
        <w:t xml:space="preserve"> </w:t>
      </w:r>
      <w:r>
        <w:fldChar w:fldCharType="begin" w:fldLock="1"/>
      </w:r>
      <w:r w:rsidR="00C82E5F">
        <w:instrText>ADDIN CSL_CITATION {"citationItems":[{"id":"ITEM-1","itemData":{"author":[{"dropping-particle":"","family":"Simonds","given":"Brian J.","non-dropping-particle":"","parse-names":false,"suffix":""},{"dropping-particle":"","family":"Garboczi","given":"Edward J.","non-dropping-particle":"","parse-names":false,"suffix":""},{"dropping-particle":"","family":"Palmer","given":"Todd A","non-dropping-particle":"","parse-names":false,"suffix":""},{"dropping-particle":"","family":"Williams","given":"Paul A","non-dropping-particle":"","parse-names":false,"suffix":""}],"container-title":"Physical Review Applied","id":"ITEM-1","issued":{"date-parts":[["2020"]]},"page":"024057","title":"Dynamic laser absorptance measured in a geometrically characterized stainless-steel powder layer","type":"article-journal","volume":"13"},"uris":["http://www.mendeley.com/documents/?uuid=bb8a5762-a8a5-40fd-95e9-3dba682bedd6"]}],"mendeley":{"formattedCitation":"[22]","plainTextFormattedCitation":"[22]","previouslyFormattedCitation":"[22]"},"properties":{"noteIndex":0},"schema":"https://github.com/citation-style-language/schema/raw/master/csl-citation.json"}</w:instrText>
      </w:r>
      <w:r>
        <w:fldChar w:fldCharType="separate"/>
      </w:r>
      <w:r w:rsidR="008A576B" w:rsidRPr="008A576B">
        <w:rPr>
          <w:noProof/>
        </w:rPr>
        <w:t>[22]</w:t>
      </w:r>
      <w:r>
        <w:fldChar w:fldCharType="end"/>
      </w:r>
      <w:r>
        <w:t xml:space="preserve">, gives way to brief periods of cavity formation identified by x-ray imaging (shaded regions in </w:t>
      </w:r>
      <w:r w:rsidRPr="00E16CD0">
        <w:fldChar w:fldCharType="begin"/>
      </w:r>
      <w:r w:rsidRPr="00E16CD0">
        <w:instrText xml:space="preserve"> REF _Ref45115266 \h  \* MERGEFORMAT </w:instrText>
      </w:r>
      <w:r w:rsidRPr="00E16CD0">
        <w:fldChar w:fldCharType="separate"/>
      </w:r>
      <w:r w:rsidR="008A2CEA" w:rsidRPr="004943B6">
        <w:rPr>
          <w:color w:val="000000" w:themeColor="text1"/>
        </w:rPr>
        <w:t>F</w:t>
      </w:r>
      <w:r w:rsidR="008A2CEA" w:rsidRPr="008A2CEA">
        <w:rPr>
          <w:color w:val="000000" w:themeColor="text1"/>
        </w:rPr>
        <w:t>ig</w:t>
      </w:r>
      <w:r w:rsidR="008A2CEA" w:rsidRPr="004943B6">
        <w:rPr>
          <w:color w:val="000000" w:themeColor="text1"/>
        </w:rPr>
        <w:t xml:space="preserve">. </w:t>
      </w:r>
      <w:r w:rsidR="008A2CEA" w:rsidRPr="004943B6">
        <w:rPr>
          <w:noProof/>
          <w:color w:val="000000" w:themeColor="text1"/>
        </w:rPr>
        <w:t>3</w:t>
      </w:r>
      <w:r w:rsidRPr="00E16CD0">
        <w:fldChar w:fldCharType="end"/>
      </w:r>
      <w:r w:rsidR="004943B6">
        <w:t>(</w:t>
      </w:r>
      <w:r>
        <w:rPr>
          <w:iCs/>
        </w:rPr>
        <w:t>g</w:t>
      </w:r>
      <w:r w:rsidR="004943B6">
        <w:rPr>
          <w:iCs/>
        </w:rPr>
        <w:t>)</w:t>
      </w:r>
      <w:r>
        <w:t xml:space="preserve">). An x-ray image from this region is shown in </w:t>
      </w:r>
      <w:r w:rsidRPr="00E16CD0">
        <w:fldChar w:fldCharType="begin"/>
      </w:r>
      <w:r w:rsidRPr="00E16CD0">
        <w:instrText xml:space="preserve"> REF _Ref45115266 \h  \* MERGEFORMAT </w:instrText>
      </w:r>
      <w:r w:rsidRPr="00E16CD0">
        <w:fldChar w:fldCharType="separate"/>
      </w:r>
      <w:r w:rsidR="008A2CEA" w:rsidRPr="004943B6">
        <w:rPr>
          <w:color w:val="000000" w:themeColor="text1"/>
        </w:rPr>
        <w:t>F</w:t>
      </w:r>
      <w:r w:rsidR="008A2CEA" w:rsidRPr="008A2CEA">
        <w:rPr>
          <w:color w:val="000000" w:themeColor="text1"/>
        </w:rPr>
        <w:t>ig</w:t>
      </w:r>
      <w:r w:rsidR="008A2CEA" w:rsidRPr="004943B6">
        <w:rPr>
          <w:color w:val="000000" w:themeColor="text1"/>
        </w:rPr>
        <w:t xml:space="preserve">. </w:t>
      </w:r>
      <w:r w:rsidR="008A2CEA" w:rsidRPr="004943B6">
        <w:rPr>
          <w:noProof/>
          <w:color w:val="000000" w:themeColor="text1"/>
        </w:rPr>
        <w:t>3</w:t>
      </w:r>
      <w:r w:rsidRPr="00E16CD0">
        <w:fldChar w:fldCharType="end"/>
      </w:r>
      <w:r w:rsidR="004943B6">
        <w:t>(</w:t>
      </w:r>
      <w:r>
        <w:t>i</w:t>
      </w:r>
      <w:r w:rsidR="004943B6">
        <w:t>)</w:t>
      </w:r>
      <w:r>
        <w:t>. Here, there is an increase in absorption from 42 % to 66 %. In terms of scattered laser light intensity, the formation of a keyhole reduces the measured signal by 41 % for a powder bed surface and by about 50 % on a bare plate. These dramatic changes are easily resolvable by ISR. And, since only the relative change in scattered laser intensity is necessary for detecting th</w:t>
      </w:r>
      <w:r w:rsidR="00985C27">
        <w:t xml:space="preserve">ese </w:t>
      </w:r>
      <w:r>
        <w:t>cavity formation and collapse events, one does not need to frequently perform the sophisticated sensor calibration making this technique more practical as a real-time monitoring tool for LPBF AM.</w:t>
      </w:r>
    </w:p>
    <w:p w:rsidR="004C0B4F" w:rsidRPr="00D64A25" w:rsidRDefault="00D76E7D" w:rsidP="00D76E7D">
      <w:pPr>
        <w:pStyle w:val="ListParagraph"/>
        <w:numPr>
          <w:ilvl w:val="1"/>
          <w:numId w:val="1"/>
        </w:numPr>
        <w:spacing w:line="360" w:lineRule="auto"/>
      </w:pPr>
      <w:r>
        <w:t xml:space="preserve"> </w:t>
      </w:r>
      <w:r w:rsidR="004C0B4F" w:rsidRPr="00D64A25">
        <w:t>Real-Time Detection of Keyhole-induced Pore Formation Mechanism</w:t>
      </w:r>
    </w:p>
    <w:p w:rsidR="004C0B4F" w:rsidRDefault="004C0B4F" w:rsidP="004C0B4F">
      <w:pPr>
        <w:spacing w:line="360" w:lineRule="auto"/>
        <w:ind w:firstLine="360"/>
      </w:pPr>
      <w:r>
        <w:t xml:space="preserve">In addition to observing vapor depression formation and collapse, more subtle changes in backscattered light can reveal important dynamics during strong keyhole formation. At relatively high applied laser powers, the average coupling efficiency plateaus at over 70 % for Ti-6Al-4V bare plate, which is attributed to deep keyhole formation (see </w:t>
      </w:r>
      <w:r w:rsidR="004943B6" w:rsidRPr="004943B6">
        <w:fldChar w:fldCharType="begin"/>
      </w:r>
      <w:r w:rsidR="004943B6" w:rsidRPr="004943B6">
        <w:instrText xml:space="preserve"> REF _Ref58498667 \h  \* MERGEFORMAT </w:instrText>
      </w:r>
      <w:r w:rsidR="004943B6" w:rsidRPr="004943B6">
        <w:fldChar w:fldCharType="separate"/>
      </w:r>
      <w:r w:rsidR="008A2CEA" w:rsidRPr="003C7DFA">
        <w:t>F</w:t>
      </w:r>
      <w:r w:rsidR="008A2CEA" w:rsidRPr="008A2CEA">
        <w:t>ig</w:t>
      </w:r>
      <w:r w:rsidR="008A2CEA">
        <w:t>.</w:t>
      </w:r>
      <w:r w:rsidR="008A2CEA" w:rsidRPr="003C7DFA">
        <w:t xml:space="preserve"> </w:t>
      </w:r>
      <w:r w:rsidR="008A2CEA" w:rsidRPr="003C7DFA">
        <w:rPr>
          <w:noProof/>
        </w:rPr>
        <w:t>2</w:t>
      </w:r>
      <w:r w:rsidR="004943B6" w:rsidRPr="004943B6">
        <w:fldChar w:fldCharType="end"/>
      </w:r>
      <w:r>
        <w:t>). However, rapid variations in the absorption signal and supporting x-ray images indicate that during strong keyhole forming conditions</w:t>
      </w:r>
      <w:r w:rsidR="00985C27">
        <w:t xml:space="preserve"> (high laser power)</w:t>
      </w:r>
      <w:r>
        <w:t xml:space="preserve">, instability can lead to pore formation. </w:t>
      </w:r>
      <w:r w:rsidRPr="00A00AAD">
        <w:fldChar w:fldCharType="begin"/>
      </w:r>
      <w:r w:rsidRPr="00A00AAD">
        <w:instrText xml:space="preserve"> REF _Ref50113831 \h  \* MERGEFORMAT </w:instrText>
      </w:r>
      <w:r w:rsidRPr="00A00AAD">
        <w:fldChar w:fldCharType="separate"/>
      </w:r>
      <w:r w:rsidR="004943B6" w:rsidRPr="004943B6">
        <w:rPr>
          <w:color w:val="000000" w:themeColor="text1"/>
        </w:rPr>
        <w:t>F</w:t>
      </w:r>
      <w:r w:rsidR="004943B6">
        <w:rPr>
          <w:color w:val="000000" w:themeColor="text1"/>
        </w:rPr>
        <w:t>igure</w:t>
      </w:r>
      <w:r w:rsidR="004943B6" w:rsidRPr="004943B6">
        <w:rPr>
          <w:noProof/>
          <w:color w:val="000000" w:themeColor="text1"/>
        </w:rPr>
        <w:t xml:space="preserve"> 4</w:t>
      </w:r>
      <w:r w:rsidRPr="00A00AAD">
        <w:fldChar w:fldCharType="end"/>
      </w:r>
      <w:r w:rsidR="004943B6">
        <w:t>(</w:t>
      </w:r>
      <w:r>
        <w:t>a</w:t>
      </w:r>
      <w:r w:rsidR="004943B6">
        <w:t>)</w:t>
      </w:r>
      <w:r>
        <w:t>, shows absorption data from a stationary laser exposure of 2 </w:t>
      </w:r>
      <w:proofErr w:type="spellStart"/>
      <w:r>
        <w:t>ms</w:t>
      </w:r>
      <w:proofErr w:type="spellEnd"/>
      <w:r>
        <w:t xml:space="preserve"> at 201 </w:t>
      </w:r>
      <w:proofErr w:type="spellStart"/>
      <w:r>
        <w:t>W on</w:t>
      </w:r>
      <w:proofErr w:type="spellEnd"/>
      <w:r>
        <w:t xml:space="preserve"> bare plate. The sharp rise in absorption at 35 </w:t>
      </w:r>
      <w:r>
        <w:rPr>
          <w:rFonts w:cstheme="minorHAnsi"/>
        </w:rPr>
        <w:t>µ</w:t>
      </w:r>
      <w:r>
        <w:t>s results from strong keyhole formation due to the relatively high irradiance of 2.6 MW/cm</w:t>
      </w:r>
      <w:r w:rsidRPr="00041E9B">
        <w:rPr>
          <w:vertAlign w:val="superscript"/>
        </w:rPr>
        <w:t>2</w:t>
      </w:r>
      <w:r>
        <w:t xml:space="preserve">. Once the keyhole is formed, the average absorption is 84 % with a standard deviation of 6.6 %. One can also notice several brief reductions in absorption lasting less than 10 </w:t>
      </w:r>
      <w:r>
        <w:rPr>
          <w:rFonts w:cstheme="minorHAnsi"/>
        </w:rPr>
        <w:t>µ</w:t>
      </w:r>
      <w:r>
        <w:t>s each, with examples identified by letters</w:t>
      </w:r>
      <w:r w:rsidR="00985C27">
        <w:t xml:space="preserve"> (b)-(d)</w:t>
      </w:r>
      <w:r>
        <w:t xml:space="preserve">. The average absorption during these events is 58.5 %, well below the overall average. </w:t>
      </w:r>
    </w:p>
    <w:p w:rsidR="00400E23" w:rsidRPr="007F1CD4" w:rsidRDefault="00400E23" w:rsidP="00985C27">
      <w:pPr>
        <w:spacing w:line="360" w:lineRule="auto"/>
        <w:ind w:firstLine="360"/>
      </w:pPr>
      <w:r>
        <w:rPr>
          <w:noProof/>
        </w:rPr>
        <w:lastRenderedPageBreak/>
        <mc:AlternateContent>
          <mc:Choice Requires="wpg">
            <w:drawing>
              <wp:anchor distT="0" distB="0" distL="114300" distR="114300" simplePos="0" relativeHeight="251668480" behindDoc="0" locked="0" layoutInCell="1" allowOverlap="1">
                <wp:simplePos x="0" y="0"/>
                <wp:positionH relativeFrom="margin">
                  <wp:posOffset>425513</wp:posOffset>
                </wp:positionH>
                <wp:positionV relativeFrom="paragraph">
                  <wp:posOffset>135802</wp:posOffset>
                </wp:positionV>
                <wp:extent cx="5168971" cy="5041041"/>
                <wp:effectExtent l="0" t="0" r="0" b="7620"/>
                <wp:wrapTopAndBottom/>
                <wp:docPr id="22" name="Group 22"/>
                <wp:cNvGraphicFramePr/>
                <a:graphic xmlns:a="http://schemas.openxmlformats.org/drawingml/2006/main">
                  <a:graphicData uri="http://schemas.microsoft.com/office/word/2010/wordprocessingGroup">
                    <wpg:wgp>
                      <wpg:cNvGrpSpPr/>
                      <wpg:grpSpPr>
                        <a:xfrm>
                          <a:off x="0" y="0"/>
                          <a:ext cx="5168971" cy="5041041"/>
                          <a:chOff x="81481" y="0"/>
                          <a:chExt cx="5168971" cy="5041041"/>
                        </a:xfrm>
                      </wpg:grpSpPr>
                      <wps:wsp>
                        <wps:cNvPr id="36" name="Text Box 36"/>
                        <wps:cNvSpPr txBox="1"/>
                        <wps:spPr>
                          <a:xfrm>
                            <a:off x="81481" y="4184115"/>
                            <a:ext cx="5076825" cy="856926"/>
                          </a:xfrm>
                          <a:prstGeom prst="rect">
                            <a:avLst/>
                          </a:prstGeom>
                          <a:solidFill>
                            <a:prstClr val="white"/>
                          </a:solidFill>
                          <a:ln>
                            <a:noFill/>
                          </a:ln>
                        </wps:spPr>
                        <wps:txbx>
                          <w:txbxContent>
                            <w:p w:rsidR="00466290" w:rsidRPr="004943B6" w:rsidRDefault="00466290" w:rsidP="004C0B4F">
                              <w:pPr>
                                <w:pStyle w:val="Caption"/>
                                <w:rPr>
                                  <w:i w:val="0"/>
                                  <w:iCs w:val="0"/>
                                  <w:noProof/>
                                  <w:color w:val="000000" w:themeColor="text1"/>
                                  <w:sz w:val="22"/>
                                  <w:szCs w:val="22"/>
                                </w:rPr>
                              </w:pPr>
                              <w:bookmarkStart w:id="4" w:name="_Ref50113831"/>
                              <w:r w:rsidRPr="004943B6">
                                <w:rPr>
                                  <w:i w:val="0"/>
                                  <w:iCs w:val="0"/>
                                  <w:color w:val="000000" w:themeColor="text1"/>
                                  <w:sz w:val="22"/>
                                  <w:szCs w:val="22"/>
                                </w:rPr>
                                <w:t>F</w:t>
                              </w:r>
                              <w:r>
                                <w:rPr>
                                  <w:i w:val="0"/>
                                  <w:iCs w:val="0"/>
                                  <w:color w:val="000000" w:themeColor="text1"/>
                                  <w:sz w:val="22"/>
                                  <w:szCs w:val="22"/>
                                </w:rPr>
                                <w:t>ig</w:t>
                              </w:r>
                              <w:r w:rsidRPr="004943B6">
                                <w:rPr>
                                  <w:i w:val="0"/>
                                  <w:iCs w:val="0"/>
                                  <w:color w:val="000000" w:themeColor="text1"/>
                                  <w:sz w:val="22"/>
                                  <w:szCs w:val="22"/>
                                </w:rPr>
                                <w:t xml:space="preserve">. </w:t>
                              </w:r>
                              <w:r w:rsidRPr="004943B6">
                                <w:rPr>
                                  <w:i w:val="0"/>
                                  <w:iCs w:val="0"/>
                                  <w:color w:val="000000" w:themeColor="text1"/>
                                  <w:sz w:val="22"/>
                                  <w:szCs w:val="22"/>
                                </w:rPr>
                                <w:fldChar w:fldCharType="begin"/>
                              </w:r>
                              <w:r w:rsidRPr="004943B6">
                                <w:rPr>
                                  <w:i w:val="0"/>
                                  <w:iCs w:val="0"/>
                                  <w:color w:val="000000" w:themeColor="text1"/>
                                  <w:sz w:val="22"/>
                                  <w:szCs w:val="22"/>
                                </w:rPr>
                                <w:instrText xml:space="preserve"> SEQ Figure \* ARABIC </w:instrText>
                              </w:r>
                              <w:r w:rsidRPr="004943B6">
                                <w:rPr>
                                  <w:i w:val="0"/>
                                  <w:iCs w:val="0"/>
                                  <w:color w:val="000000" w:themeColor="text1"/>
                                  <w:sz w:val="22"/>
                                  <w:szCs w:val="22"/>
                                </w:rPr>
                                <w:fldChar w:fldCharType="separate"/>
                              </w:r>
                              <w:r w:rsidRPr="004943B6">
                                <w:rPr>
                                  <w:i w:val="0"/>
                                  <w:iCs w:val="0"/>
                                  <w:noProof/>
                                  <w:color w:val="000000" w:themeColor="text1"/>
                                  <w:sz w:val="22"/>
                                  <w:szCs w:val="22"/>
                                </w:rPr>
                                <w:t>4</w:t>
                              </w:r>
                              <w:r w:rsidRPr="004943B6">
                                <w:rPr>
                                  <w:i w:val="0"/>
                                  <w:iCs w:val="0"/>
                                  <w:noProof/>
                                  <w:color w:val="000000" w:themeColor="text1"/>
                                  <w:sz w:val="22"/>
                                  <w:szCs w:val="22"/>
                                </w:rPr>
                                <w:fldChar w:fldCharType="end"/>
                              </w:r>
                              <w:bookmarkEnd w:id="4"/>
                              <w:r w:rsidRPr="004943B6">
                                <w:rPr>
                                  <w:i w:val="0"/>
                                  <w:iCs w:val="0"/>
                                  <w:noProof/>
                                  <w:color w:val="000000" w:themeColor="text1"/>
                                  <w:sz w:val="22"/>
                                  <w:szCs w:val="22"/>
                                </w:rPr>
                                <w:t>.</w:t>
                              </w:r>
                              <w:r w:rsidRPr="004943B6">
                                <w:rPr>
                                  <w:i w:val="0"/>
                                  <w:iCs w:val="0"/>
                                  <w:color w:val="000000" w:themeColor="text1"/>
                                  <w:sz w:val="22"/>
                                  <w:szCs w:val="22"/>
                                </w:rPr>
                                <w:t xml:space="preserve"> Rapid instability demonstrated during a stationary laser exposure (201 W, 2 </w:t>
                              </w:r>
                              <w:proofErr w:type="spellStart"/>
                              <w:r w:rsidRPr="004943B6">
                                <w:rPr>
                                  <w:i w:val="0"/>
                                  <w:iCs w:val="0"/>
                                  <w:color w:val="000000" w:themeColor="text1"/>
                                  <w:sz w:val="22"/>
                                  <w:szCs w:val="22"/>
                                </w:rPr>
                                <w:t>ms</w:t>
                              </w:r>
                              <w:proofErr w:type="spellEnd"/>
                              <w:r w:rsidRPr="004943B6">
                                <w:rPr>
                                  <w:i w:val="0"/>
                                  <w:iCs w:val="0"/>
                                  <w:color w:val="000000" w:themeColor="text1"/>
                                  <w:sz w:val="22"/>
                                  <w:szCs w:val="22"/>
                                </w:rPr>
                                <w:t>) on a Ti-6Al-4V bare plate. (a) The blue squares indicate the location of x-ray video frames. Specific x-ray images are given in (b),</w:t>
                              </w:r>
                              <w:r>
                                <w:rPr>
                                  <w:i w:val="0"/>
                                  <w:iCs w:val="0"/>
                                  <w:color w:val="000000" w:themeColor="text1"/>
                                  <w:sz w:val="22"/>
                                  <w:szCs w:val="22"/>
                                </w:rPr>
                                <w:t xml:space="preserve"> </w:t>
                              </w:r>
                              <w:r w:rsidRPr="004943B6">
                                <w:rPr>
                                  <w:i w:val="0"/>
                                  <w:iCs w:val="0"/>
                                  <w:color w:val="000000" w:themeColor="text1"/>
                                  <w:sz w:val="22"/>
                                  <w:szCs w:val="22"/>
                                </w:rPr>
                                <w:t xml:space="preserve">(c), and (d) with their locations shown with letters in (a). The scale bars are 100 </w:t>
                              </w:r>
                              <w:r w:rsidRPr="004943B6">
                                <w:rPr>
                                  <w:rFonts w:cstheme="minorHAnsi"/>
                                  <w:i w:val="0"/>
                                  <w:iCs w:val="0"/>
                                  <w:color w:val="000000" w:themeColor="text1"/>
                                  <w:sz w:val="22"/>
                                  <w:szCs w:val="22"/>
                                </w:rPr>
                                <w:t>µ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 name="Picture 21" descr="A picture containing graphical user interface&#10;&#10;Description automatically generated"/>
                          <pic:cNvPicPr>
                            <a:picLocks noChangeAspect="1"/>
                          </pic:cNvPicPr>
                        </pic:nvPicPr>
                        <pic:blipFill rotWithShape="1">
                          <a:blip r:embed="rId12" cstate="print">
                            <a:extLst>
                              <a:ext uri="{28A0092B-C50C-407E-A947-70E740481C1C}">
                                <a14:useLocalDpi xmlns:a14="http://schemas.microsoft.com/office/drawing/2010/main" val="0"/>
                              </a:ext>
                            </a:extLst>
                          </a:blip>
                          <a:srcRect r="8333"/>
                          <a:stretch/>
                        </pic:blipFill>
                        <pic:spPr bwMode="auto">
                          <a:xfrm>
                            <a:off x="209550" y="0"/>
                            <a:ext cx="5040902" cy="3974471"/>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22" o:spid="_x0000_s1035" style="position:absolute;left:0;text-align:left;margin-left:33.5pt;margin-top:10.7pt;width:407pt;height:396.95pt;z-index:251668480;mso-position-horizontal-relative:margin;mso-width-relative:margin;mso-height-relative:margin" coordorigin="814" coordsize="51689,504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">
                <v:shape id="Text Box 36" o:spid="_x0000_s1036" type="#_x0000_t202" style="position:absolute;left:814;top:41841;width:50769;height:8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" stroked="f">
                  <v:textbox inset="0,0,0,0">
                    <w:txbxContent>
                      <w:p w:rsidR="00466290" w:rsidRPr="004943B6" w:rsidRDefault="00466290" w:rsidP="004C0B4F">
                        <w:pPr>
                          <w:pStyle w:val="Caption"/>
                          <w:rPr>
                            <w:i w:val="0"/>
                            <w:iCs w:val="0"/>
                            <w:noProof/>
                            <w:color w:val="000000" w:themeColor="text1"/>
                            <w:sz w:val="22"/>
                            <w:szCs w:val="22"/>
                          </w:rPr>
                        </w:pPr>
                        <w:bookmarkStart w:id="8" w:name="_Ref50113831"/>
                        <w:r w:rsidRPr="004943B6">
                          <w:rPr>
                            <w:i w:val="0"/>
                            <w:iCs w:val="0"/>
                            <w:color w:val="000000" w:themeColor="text1"/>
                            <w:sz w:val="22"/>
                            <w:szCs w:val="22"/>
                          </w:rPr>
                          <w:t>F</w:t>
                        </w:r>
                        <w:r>
                          <w:rPr>
                            <w:i w:val="0"/>
                            <w:iCs w:val="0"/>
                            <w:color w:val="000000" w:themeColor="text1"/>
                            <w:sz w:val="22"/>
                            <w:szCs w:val="22"/>
                          </w:rPr>
                          <w:t>ig</w:t>
                        </w:r>
                        <w:r w:rsidRPr="004943B6">
                          <w:rPr>
                            <w:i w:val="0"/>
                            <w:iCs w:val="0"/>
                            <w:color w:val="000000" w:themeColor="text1"/>
                            <w:sz w:val="22"/>
                            <w:szCs w:val="22"/>
                          </w:rPr>
                          <w:t xml:space="preserve">. </w:t>
                        </w:r>
                        <w:r w:rsidRPr="004943B6">
                          <w:rPr>
                            <w:i w:val="0"/>
                            <w:iCs w:val="0"/>
                            <w:color w:val="000000" w:themeColor="text1"/>
                            <w:sz w:val="22"/>
                            <w:szCs w:val="22"/>
                          </w:rPr>
                          <w:fldChar w:fldCharType="begin"/>
                        </w:r>
                        <w:r w:rsidRPr="004943B6">
                          <w:rPr>
                            <w:i w:val="0"/>
                            <w:iCs w:val="0"/>
                            <w:color w:val="000000" w:themeColor="text1"/>
                            <w:sz w:val="22"/>
                            <w:szCs w:val="22"/>
                          </w:rPr>
                          <w:instrText xml:space="preserve"> SEQ Figure \* ARABIC </w:instrText>
                        </w:r>
                        <w:r w:rsidRPr="004943B6">
                          <w:rPr>
                            <w:i w:val="0"/>
                            <w:iCs w:val="0"/>
                            <w:color w:val="000000" w:themeColor="text1"/>
                            <w:sz w:val="22"/>
                            <w:szCs w:val="22"/>
                          </w:rPr>
                          <w:fldChar w:fldCharType="separate"/>
                        </w:r>
                        <w:r w:rsidRPr="004943B6">
                          <w:rPr>
                            <w:i w:val="0"/>
                            <w:iCs w:val="0"/>
                            <w:noProof/>
                            <w:color w:val="000000" w:themeColor="text1"/>
                            <w:sz w:val="22"/>
                            <w:szCs w:val="22"/>
                          </w:rPr>
                          <w:t>4</w:t>
                        </w:r>
                        <w:r w:rsidRPr="004943B6">
                          <w:rPr>
                            <w:i w:val="0"/>
                            <w:iCs w:val="0"/>
                            <w:noProof/>
                            <w:color w:val="000000" w:themeColor="text1"/>
                            <w:sz w:val="22"/>
                            <w:szCs w:val="22"/>
                          </w:rPr>
                          <w:fldChar w:fldCharType="end"/>
                        </w:r>
                        <w:bookmarkEnd w:id="8"/>
                        <w:r w:rsidRPr="004943B6">
                          <w:rPr>
                            <w:i w:val="0"/>
                            <w:iCs w:val="0"/>
                            <w:noProof/>
                            <w:color w:val="000000" w:themeColor="text1"/>
                            <w:sz w:val="22"/>
                            <w:szCs w:val="22"/>
                          </w:rPr>
                          <w:t>.</w:t>
                        </w:r>
                        <w:r w:rsidRPr="004943B6">
                          <w:rPr>
                            <w:i w:val="0"/>
                            <w:iCs w:val="0"/>
                            <w:color w:val="000000" w:themeColor="text1"/>
                            <w:sz w:val="22"/>
                            <w:szCs w:val="22"/>
                          </w:rPr>
                          <w:t xml:space="preserve"> Rapid instability demonstrated during a stationary laser exposure (201 W, 2 </w:t>
                        </w:r>
                        <w:proofErr w:type="spellStart"/>
                        <w:r w:rsidRPr="004943B6">
                          <w:rPr>
                            <w:i w:val="0"/>
                            <w:iCs w:val="0"/>
                            <w:color w:val="000000" w:themeColor="text1"/>
                            <w:sz w:val="22"/>
                            <w:szCs w:val="22"/>
                          </w:rPr>
                          <w:t>ms</w:t>
                        </w:r>
                        <w:proofErr w:type="spellEnd"/>
                        <w:r w:rsidRPr="004943B6">
                          <w:rPr>
                            <w:i w:val="0"/>
                            <w:iCs w:val="0"/>
                            <w:color w:val="000000" w:themeColor="text1"/>
                            <w:sz w:val="22"/>
                            <w:szCs w:val="22"/>
                          </w:rPr>
                          <w:t>) on a Ti-6Al-4V bare plate. (a) The blue squares indicate the location of x-ray video frames. Specific x-ray images are given in (b),</w:t>
                        </w:r>
                        <w:r>
                          <w:rPr>
                            <w:i w:val="0"/>
                            <w:iCs w:val="0"/>
                            <w:color w:val="000000" w:themeColor="text1"/>
                            <w:sz w:val="22"/>
                            <w:szCs w:val="22"/>
                          </w:rPr>
                          <w:t xml:space="preserve"> </w:t>
                        </w:r>
                        <w:r w:rsidRPr="004943B6">
                          <w:rPr>
                            <w:i w:val="0"/>
                            <w:iCs w:val="0"/>
                            <w:color w:val="000000" w:themeColor="text1"/>
                            <w:sz w:val="22"/>
                            <w:szCs w:val="22"/>
                          </w:rPr>
                          <w:t xml:space="preserve">(c), and (d) with their locations shown with letters in (a). The scale bars are 100 </w:t>
                        </w:r>
                        <w:r w:rsidRPr="004943B6">
                          <w:rPr>
                            <w:rFonts w:cstheme="minorHAnsi"/>
                            <w:i w:val="0"/>
                            <w:iCs w:val="0"/>
                            <w:color w:val="000000" w:themeColor="text1"/>
                            <w:sz w:val="22"/>
                            <w:szCs w:val="22"/>
                          </w:rPr>
                          <w:t>µm.</w:t>
                        </w:r>
                      </w:p>
                    </w:txbxContent>
                  </v:textbox>
                </v:shape>
                <v:shape id="Picture 21" o:spid="_x0000_s1037" type="#_x0000_t75" alt="A picture containing graphical user interface&#10;&#10;Description automatically generated" style="position:absolute;left:2095;width:50409;height:397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">
                  <v:imagedata r:id="rId13" o:title="A picture containing graphical user interface&#10;&#10;Description automatically generated" cropright="5461f"/>
                </v:shape>
                <w10:wrap type="topAndBottom" anchorx="margin"/>
              </v:group>
            </w:pict>
          </mc:Fallback>
        </mc:AlternateContent>
      </w:r>
      <w:r w:rsidR="004C0B4F">
        <w:t xml:space="preserve">The image inset in </w:t>
      </w:r>
      <w:r w:rsidR="004C0B4F" w:rsidRPr="00A00AAD">
        <w:fldChar w:fldCharType="begin"/>
      </w:r>
      <w:r w:rsidR="004C0B4F" w:rsidRPr="00A00AAD">
        <w:instrText xml:space="preserve"> REF _Ref50113831 \h  \* MERGEFORMAT </w:instrText>
      </w:r>
      <w:r w:rsidR="004C0B4F" w:rsidRPr="00A00AAD">
        <w:fldChar w:fldCharType="separate"/>
      </w:r>
      <w:r w:rsidR="00466290" w:rsidRPr="004943B6">
        <w:rPr>
          <w:color w:val="000000" w:themeColor="text1"/>
        </w:rPr>
        <w:t>F</w:t>
      </w:r>
      <w:r w:rsidR="00466290" w:rsidRPr="00466290">
        <w:rPr>
          <w:color w:val="000000" w:themeColor="text1"/>
        </w:rPr>
        <w:t>ig</w:t>
      </w:r>
      <w:r w:rsidR="00466290" w:rsidRPr="004943B6">
        <w:rPr>
          <w:color w:val="000000" w:themeColor="text1"/>
        </w:rPr>
        <w:t xml:space="preserve">. </w:t>
      </w:r>
      <w:r w:rsidR="00466290" w:rsidRPr="004943B6">
        <w:rPr>
          <w:noProof/>
          <w:color w:val="000000" w:themeColor="text1"/>
        </w:rPr>
        <w:t>4</w:t>
      </w:r>
      <w:r w:rsidR="004C0B4F" w:rsidRPr="00A00AAD">
        <w:fldChar w:fldCharType="end"/>
      </w:r>
      <w:r w:rsidR="004C0B4F">
        <w:t xml:space="preserve">a shows a representative x-ray image when the absorption is near the keyhole average (84 %). In this dataset, three of the events corresponding to the rapid drops in absorption were captured in the x-ray images shown in </w:t>
      </w:r>
      <w:r w:rsidR="004C0B4F" w:rsidRPr="00A00AAD">
        <w:fldChar w:fldCharType="begin"/>
      </w:r>
      <w:r w:rsidR="004C0B4F" w:rsidRPr="00A00AAD">
        <w:instrText xml:space="preserve"> REF _Ref50113831 \h  \* MERGEFORMAT </w:instrText>
      </w:r>
      <w:r w:rsidR="004C0B4F" w:rsidRPr="00A00AAD">
        <w:fldChar w:fldCharType="separate"/>
      </w:r>
      <w:r w:rsidR="00466290" w:rsidRPr="004943B6">
        <w:rPr>
          <w:color w:val="000000" w:themeColor="text1"/>
        </w:rPr>
        <w:t>F</w:t>
      </w:r>
      <w:r w:rsidR="00466290" w:rsidRPr="00466290">
        <w:rPr>
          <w:color w:val="000000" w:themeColor="text1"/>
        </w:rPr>
        <w:t>ig</w:t>
      </w:r>
      <w:r w:rsidR="00466290" w:rsidRPr="004943B6">
        <w:rPr>
          <w:color w:val="000000" w:themeColor="text1"/>
        </w:rPr>
        <w:t xml:space="preserve">. </w:t>
      </w:r>
      <w:r w:rsidR="00466290" w:rsidRPr="004943B6">
        <w:rPr>
          <w:noProof/>
          <w:color w:val="000000" w:themeColor="text1"/>
        </w:rPr>
        <w:t>4</w:t>
      </w:r>
      <w:r w:rsidR="004C0B4F" w:rsidRPr="00A00AAD">
        <w:fldChar w:fldCharType="end"/>
      </w:r>
      <w:r w:rsidR="00B4752B">
        <w:t>(</w:t>
      </w:r>
      <w:r w:rsidR="004C0B4F">
        <w:t>b</w:t>
      </w:r>
      <w:r w:rsidR="00B4752B">
        <w:t>)</w:t>
      </w:r>
      <w:r w:rsidR="004C0B4F">
        <w:t>-</w:t>
      </w:r>
      <w:r w:rsidR="00B4752B">
        <w:t>(</w:t>
      </w:r>
      <w:r w:rsidR="004C0B4F">
        <w:t>d</w:t>
      </w:r>
      <w:r w:rsidR="00B4752B">
        <w:t>)</w:t>
      </w:r>
      <w:r w:rsidR="004C0B4F">
        <w:t xml:space="preserve">. At these points in time, the keyhole opening has severely narrowed allowing significantly less light to enter. From an understanding of cavity absorption involving multiple reflections, </w:t>
      </w:r>
      <w:r w:rsidR="00985C27">
        <w:t>we</w:t>
      </w:r>
      <w:r w:rsidR="004C0B4F">
        <w:t xml:space="preserve"> conclude that these sudden collapses are causal to the drastic, momentary reduction of absorption. This is reinforced by the fact that frames before and after show relatively open keyholes like that shown in the inset of </w:t>
      </w:r>
      <w:r w:rsidR="004C0B4F" w:rsidRPr="00A00AAD">
        <w:fldChar w:fldCharType="begin"/>
      </w:r>
      <w:r w:rsidR="004C0B4F" w:rsidRPr="00A00AAD">
        <w:instrText xml:space="preserve"> REF _Ref50113831 \h  \* MERGEFORMAT </w:instrText>
      </w:r>
      <w:r w:rsidR="004C0B4F" w:rsidRPr="00A00AAD">
        <w:fldChar w:fldCharType="separate"/>
      </w:r>
      <w:r w:rsidR="00466290" w:rsidRPr="004943B6">
        <w:rPr>
          <w:color w:val="000000" w:themeColor="text1"/>
        </w:rPr>
        <w:t>F</w:t>
      </w:r>
      <w:r w:rsidR="00466290" w:rsidRPr="00466290">
        <w:rPr>
          <w:color w:val="000000" w:themeColor="text1"/>
        </w:rPr>
        <w:t>ig</w:t>
      </w:r>
      <w:r w:rsidR="00466290" w:rsidRPr="004943B6">
        <w:rPr>
          <w:color w:val="000000" w:themeColor="text1"/>
        </w:rPr>
        <w:t xml:space="preserve">. </w:t>
      </w:r>
      <w:r w:rsidR="00466290" w:rsidRPr="004943B6">
        <w:rPr>
          <w:noProof/>
          <w:color w:val="000000" w:themeColor="text1"/>
        </w:rPr>
        <w:t>4</w:t>
      </w:r>
      <w:r w:rsidR="004C0B4F" w:rsidRPr="00A00AAD">
        <w:fldChar w:fldCharType="end"/>
      </w:r>
      <w:r w:rsidR="00B4752B">
        <w:t>(</w:t>
      </w:r>
      <w:r w:rsidR="004C0B4F">
        <w:t>a</w:t>
      </w:r>
      <w:r w:rsidR="00B4752B">
        <w:t>)</w:t>
      </w:r>
      <w:r w:rsidR="004C0B4F">
        <w:t xml:space="preserve"> (</w:t>
      </w:r>
      <w:r w:rsidR="004C0B4F" w:rsidRPr="004D6BBE">
        <w:t>See Supplementary Movie 3</w:t>
      </w:r>
      <w:r w:rsidR="004C0B4F">
        <w:t>). The appearance and timescale of these features are consistent with dynamics predicted to cause keyhole-induced porosity</w:t>
      </w:r>
      <w:r w:rsidR="00985C27">
        <w:t xml:space="preserve"> and defects</w:t>
      </w:r>
      <w:r w:rsidR="000D2E04">
        <w:t xml:space="preserve"> </w:t>
      </w:r>
      <w:r w:rsidR="00985C27">
        <w:fldChar w:fldCharType="begin" w:fldLock="1"/>
      </w:r>
      <w:r w:rsidR="00C82E5F">
        <w:instrText>ADDIN CSL_CITATION {"citationItems":[{"id":"ITEM-1","itemData":{"DOI":"10.1038/s41467-019-10009-2","ISBN":"4146701910","ISSN":"20411723","abstract":"Laser powder bed fusion additive manufacturing is an emerging 3D printing technique for the fabrication of advanced metal components. Widespread adoption of it and similar additive technologies is hampered by poor understanding of laser-metal interactions under such extreme thermal regimes. Here, we elucidate the mechanism of pore formation and liquid-solid interface dynamics during typical laser powder bed fusion conditions using in situ X-ray imaging and multi-physics simulations. Pores are revealed to form during changes in laser scan velocity due to the rapid formation then collapse of deep keyhole depressions in the surface which traps inert shielding gas in the solidifying metal. We develop a universal mitigation strategy which eliminates this pore formation process and improves the geometric quality of melt tracks. Our results provide insight into the physics of laser-metal interaction and demonstrate the potential for science-based approaches to improve confidence in components produced by laser powder bed fusion.","author":[{"dropping-particle":"","family":"Martin","given":"Aiden A.","non-dropping-particle":"","parse-names":false,"suffix":""},{"dropping-particle":"","family":"Calta","given":"Nicholas P.","non-dropping-particle":"","parse-names":false,"suffix":""},{"dropping-particle":"","family":"Khairallah","given":"Saad A.","non-dropping-particle":"","parse-names":false,"suffix":""},{"dropping-particle":"","family":"Wang","given":"Jenny","non-dropping-particle":"","parse-names":false,"suffix":""},{"dropping-particle":"","family":"Depond","given":"Phillip J.","non-dropping-particle":"","parse-names":false,"suffix":""},{"dropping-particle":"","family":"Fong","given":"Anthony Y.","non-dropping-particle":"","parse-names":false,"suffix":""},{"dropping-particle":"","family":"Thampy","given":"Vivek","non-dropping-particle":"","parse-names":false,"suffix":""},{"dropping-particle":"","family":"Guss","given":"Gabe M.","non-dropping-particle":"","parse-names":false,"suffix":""},{"dropping-particle":"","family":"Kiss","given":"Andrew M.","non-dropping-particle":"","parse-names":false,"suffix":""},{"dropping-particle":"","family":"Stone","given":"Kevin H.","non-dropping-particle":"","parse-names":false,"suffix":""},{"dropping-particle":"","family":"Tassone","given":"Christopher J.","non-dropping-particle":"","parse-names":false,"suffix":""},{"dropping-particle":"","family":"Nelson Weker","given":"Johanna","non-dropping-particle":"","parse-names":false,"suffix":""},{"dropping-particle":"","family":"Toney","given":"Michael F.","non-dropping-particle":"","parse-names":false,"suffix":""},{"dropping-particle":"","family":"Buuren","given":"Tony","non-dropping-particle":"van","parse-names":false,"suffix":""},{"dropping-particle":"","family":"Matthews","given":"Manyalibo J.","non-dropping-particle":"","parse-names":false,"suffix":""}],"container-title":"Nature Communications","id":"ITEM-1","issued":{"date-parts":[["2019"]]},"page":"1987","publisher":"Springer US","title":"Dynamics of pore formation during laser powder bed fusion additive manufacturing","type":"article-journal","volume":"10"},"uris":["http://www.mendeley.com/documents/?uuid=705d2fb3-409d-45c0-8f6d-e20ac8ad896f"]},{"id":"ITEM-2","itemData":{"DOI":"10.1103/PhysRevApplied.11.064054","ISSN":"2331-7019","author":[{"dropping-particle":"","family":"Kouraytem","given":"Nadia","non-dropping-particle":"","parse-names":false,"suffix":""},{"dropping-particle":"","family":"Li","given":"Xuxiao","non-dropping-particle":"","parse-names":false,"suffix":""},{"dropping-particle":"","family":"Cunningham","given":"Ross","non-dropping-particle":"","parse-names":false,"suffix":""},{"dropping-particle":"","family":"Zhao","given":"Cang","non-dropping-particle":"","parse-names":false,"suffix":""},{"dropping-particle":"","family":"Parab","given":"Niranjan","non-dropping-particle":"","parse-names":false,"suffix":""},{"dropping-particle":"","family":"Sun","given":"Tao","non-dropping-particle":"","parse-names":false,"suffix":""},{"dropping-particle":"","family":"Rollett","given":"Anthony D.","non-dropping-particle":"","parse-names":false,"suffix":""},{"dropping-particle":"","family":"Spear","given":"Ashley D.","non-dropping-particle":"","parse-names":false,"suffix":""},{"dropping-particle":"","family":"Tan","given":"Wenda","non-dropping-particle":"","parse-names":false,"suffix":""}],"container-title":"Physical Review Applied","id":"ITEM-2","issue":"6","issued":{"date-parts":[["2019"]]},"page":"064054","publisher":"American Physical Society","title":"Effect of Laser-Matter Interaction on Molten Pool Flow and Keyhole Dynamics","type":"article-journal","volume":"11"},"uris":["http://www.mendeley.com/documents/?uuid=9f02e859-a067-4b75-9b25-6d427a451fdb"]},{"id":"ITEM-3","itemData":{"DOI":"10.1016/j.addma.2019.100835","ISSN":"22148604","abstract":"Metal additive manufacturing, despite of offering unique capabilities e.g. unlimited design freedom, short manufacturing time, etc., suffers from raft of intrinsic defects. Porosity is of the defects which can badly deteriorate a part's performance. In this respect, enabling one to observe and predict the porosity during this process is of high importance. To this end, in this work a combined numerical and experimental approach has been used to analyze the formation, evolution and disappearance of keyhole and keyhole-induced porosities along with their initiating mechanisms, during single track L-PBF of a Ti6Al4V alloy. In this respect, a high-fidelity numerical model based on the Finite Volume Method (FVM) and accomplished in the commercial software Flow-3D is developed. The model accounts for the major physics taking place during the laser-scanning step of the L-PBF process. To better simulate the actual laser-material interaction, multiple reflection with the ray-tracing method has been implemented along with the Fresnel absorption function. The results show that during the keyhole regime, the heating rises dramatically compared to the shallow-depth melt pool regime due to the large entrapment of laser rays in the keyhole cavities. Also a detailed parametric study is performed to investigate the effect of input power on thermal absorptivity, heat transfer and melt pool anatomy. Furthermore, an X-ray Computed Tomography (X-CT) analysis is carried out to visualize the pores formed during the L-PBF process. It is shown, that the predicted shape, size and depth of the pores are in very good agreement with those found by either X-CT or optical and 3D digital microscopic images.","author":[{"dropping-particle":"","family":"Bayat","given":"Mohamad","non-dropping-particle":"","parse-names":false,"suffix":""},{"dropping-particle":"","family":"Thanki","given":"Aditi","non-dropping-particle":"","parse-names":false,"suffix":""},{"dropping-particle":"","family":"Mohanty","given":"Sankhya","non-dropping-particle":"","parse-names":false,"suffix":""},{"dropping-particle":"","family":"Witvrouw","given":"Ann","non-dropping-particle":"","parse-names":false,"suffix":""},{"dropping-particle":"","family":"Yang","given":"Shoufeng","non-dropping-particle":"","parse-names":false,"suffix":""},{"dropping-particle":"","family":"Thorborg","given":"Jesper","non-dropping-particle":"","parse-names":false,"suffix":""},{"dropping-particle":"","family":"Tiedje","given":"Niels Skat","non-dropping-particle":"","parse-names":false,"suffix":""},{"dropping-particle":"","family":"Hattel","given":"Jesper Henri","non-dropping-particle":"","parse-names":false,"suffix":""}],"container-title":"Additive Manufacturing","id":"ITEM-3","issue":"April","issued":{"date-parts":[["2019"]]},"page":"100835","publisher":"Elsevier","title":"Keyhole-induced porosities in Laser-based Powder Bed Fusion (L-PBF) of Ti6Al4V: High-fidelity modelling and experimental validation","type":"article-journal","volume":"30"},"uris":["http://www.mendeley.com/documents/?uuid=77bc44aa-3b24-4c53-94a4-c2299b553798"]}],"mendeley":{"formattedCitation":"[11,14,48]","plainTextFormattedCitation":"[11,14,48]","previouslyFormattedCitation":"[11,14,48]"},"properties":{"noteIndex":0},"schema":"https://github.com/citation-style-language/schema/raw/master/csl-citation.json"}</w:instrText>
      </w:r>
      <w:r w:rsidR="00985C27">
        <w:fldChar w:fldCharType="separate"/>
      </w:r>
      <w:r w:rsidR="008A576B" w:rsidRPr="008A576B">
        <w:rPr>
          <w:noProof/>
        </w:rPr>
        <w:t>[11,14,48]</w:t>
      </w:r>
      <w:r w:rsidR="00985C27">
        <w:fldChar w:fldCharType="end"/>
      </w:r>
      <w:r w:rsidR="004C0B4F">
        <w:t xml:space="preserve">. Their correlation with momentary, yet drastic, reductions in laser absorption </w:t>
      </w:r>
      <w:r w:rsidR="00821BDC">
        <w:t>means that</w:t>
      </w:r>
      <w:r w:rsidR="004C0B4F">
        <w:t xml:space="preserve"> by monitoring the integrated backscattered laser light, one </w:t>
      </w:r>
      <w:proofErr w:type="gramStart"/>
      <w:r w:rsidR="004C0B4F">
        <w:t>is able to</w:t>
      </w:r>
      <w:proofErr w:type="gramEnd"/>
      <w:r w:rsidR="004C0B4F">
        <w:t xml:space="preserve"> observe this behavior in real-time in the hopes of developing feed-forward control system for reducing porosity. </w:t>
      </w:r>
    </w:p>
    <w:p w:rsidR="004C0B4F" w:rsidRPr="00D64A25" w:rsidRDefault="008A576B" w:rsidP="00D76E7D">
      <w:pPr>
        <w:pStyle w:val="ListParagraph"/>
        <w:numPr>
          <w:ilvl w:val="1"/>
          <w:numId w:val="1"/>
        </w:numPr>
        <w:spacing w:line="360" w:lineRule="auto"/>
      </w:pPr>
      <w:r>
        <w:rPr>
          <w:noProof/>
          <w:sz w:val="16"/>
          <w:szCs w:val="16"/>
        </w:rPr>
        <w:lastRenderedPageBreak/>
        <mc:AlternateContent>
          <mc:Choice Requires="wpg">
            <w:drawing>
              <wp:anchor distT="0" distB="0" distL="114300" distR="114300" simplePos="0" relativeHeight="251670528" behindDoc="0" locked="0" layoutInCell="1" allowOverlap="1">
                <wp:simplePos x="0" y="0"/>
                <wp:positionH relativeFrom="margin">
                  <wp:align>center</wp:align>
                </wp:positionH>
                <wp:positionV relativeFrom="paragraph">
                  <wp:posOffset>40634</wp:posOffset>
                </wp:positionV>
                <wp:extent cx="6172200" cy="4142740"/>
                <wp:effectExtent l="0" t="0" r="0" b="0"/>
                <wp:wrapTopAndBottom/>
                <wp:docPr id="24" name="Group 24"/>
                <wp:cNvGraphicFramePr/>
                <a:graphic xmlns:a="http://schemas.openxmlformats.org/drawingml/2006/main">
                  <a:graphicData uri="http://schemas.microsoft.com/office/word/2010/wordprocessingGroup">
                    <wpg:wgp>
                      <wpg:cNvGrpSpPr/>
                      <wpg:grpSpPr>
                        <a:xfrm>
                          <a:off x="0" y="0"/>
                          <a:ext cx="6172200" cy="4142740"/>
                          <a:chOff x="0" y="0"/>
                          <a:chExt cx="6172200" cy="4142792"/>
                        </a:xfrm>
                      </wpg:grpSpPr>
                      <wps:wsp>
                        <wps:cNvPr id="9" name="Text Box 9"/>
                        <wps:cNvSpPr txBox="1"/>
                        <wps:spPr>
                          <a:xfrm>
                            <a:off x="152400" y="3161959"/>
                            <a:ext cx="5907405" cy="980833"/>
                          </a:xfrm>
                          <a:prstGeom prst="rect">
                            <a:avLst/>
                          </a:prstGeom>
                          <a:solidFill>
                            <a:prstClr val="white"/>
                          </a:solidFill>
                          <a:ln>
                            <a:noFill/>
                          </a:ln>
                        </wps:spPr>
                        <wps:txbx>
                          <w:txbxContent>
                            <w:p w:rsidR="00466290" w:rsidRPr="00DF0B86" w:rsidRDefault="00466290" w:rsidP="004C0B4F">
                              <w:pPr>
                                <w:pStyle w:val="Caption"/>
                                <w:rPr>
                                  <w:b/>
                                  <w:bCs/>
                                  <w:i w:val="0"/>
                                  <w:iCs w:val="0"/>
                                  <w:noProof/>
                                  <w:color w:val="000000" w:themeColor="text1"/>
                                  <w:sz w:val="22"/>
                                  <w:szCs w:val="22"/>
                                </w:rPr>
                              </w:pPr>
                              <w:bookmarkStart w:id="5" w:name="_Ref45182904"/>
                              <w:r w:rsidRPr="00B4752B">
                                <w:rPr>
                                  <w:i w:val="0"/>
                                  <w:iCs w:val="0"/>
                                  <w:color w:val="000000" w:themeColor="text1"/>
                                  <w:sz w:val="22"/>
                                  <w:szCs w:val="22"/>
                                </w:rPr>
                                <w:t>F</w:t>
                              </w:r>
                              <w:r>
                                <w:rPr>
                                  <w:i w:val="0"/>
                                  <w:iCs w:val="0"/>
                                  <w:color w:val="000000" w:themeColor="text1"/>
                                  <w:sz w:val="22"/>
                                  <w:szCs w:val="22"/>
                                </w:rPr>
                                <w:t>ig</w:t>
                              </w:r>
                              <w:r w:rsidRPr="00B4752B">
                                <w:rPr>
                                  <w:i w:val="0"/>
                                  <w:iCs w:val="0"/>
                                  <w:color w:val="000000" w:themeColor="text1"/>
                                  <w:sz w:val="22"/>
                                  <w:szCs w:val="22"/>
                                </w:rPr>
                                <w:t xml:space="preserve">. </w:t>
                              </w:r>
                              <w:r w:rsidRPr="00B4752B">
                                <w:rPr>
                                  <w:i w:val="0"/>
                                  <w:iCs w:val="0"/>
                                  <w:color w:val="000000" w:themeColor="text1"/>
                                  <w:sz w:val="22"/>
                                  <w:szCs w:val="22"/>
                                </w:rPr>
                                <w:fldChar w:fldCharType="begin"/>
                              </w:r>
                              <w:r w:rsidRPr="00B4752B">
                                <w:rPr>
                                  <w:i w:val="0"/>
                                  <w:iCs w:val="0"/>
                                  <w:color w:val="000000" w:themeColor="text1"/>
                                  <w:sz w:val="22"/>
                                  <w:szCs w:val="22"/>
                                </w:rPr>
                                <w:instrText xml:space="preserve"> SEQ Figure \* ARABIC </w:instrText>
                              </w:r>
                              <w:r w:rsidRPr="00B4752B">
                                <w:rPr>
                                  <w:i w:val="0"/>
                                  <w:iCs w:val="0"/>
                                  <w:color w:val="000000" w:themeColor="text1"/>
                                  <w:sz w:val="22"/>
                                  <w:szCs w:val="22"/>
                                </w:rPr>
                                <w:fldChar w:fldCharType="separate"/>
                              </w:r>
                              <w:r w:rsidRPr="00B4752B">
                                <w:rPr>
                                  <w:i w:val="0"/>
                                  <w:iCs w:val="0"/>
                                  <w:noProof/>
                                  <w:color w:val="000000" w:themeColor="text1"/>
                                  <w:sz w:val="22"/>
                                  <w:szCs w:val="22"/>
                                </w:rPr>
                                <w:t>5</w:t>
                              </w:r>
                              <w:r w:rsidRPr="00B4752B">
                                <w:rPr>
                                  <w:i w:val="0"/>
                                  <w:iCs w:val="0"/>
                                  <w:noProof/>
                                  <w:color w:val="000000" w:themeColor="text1"/>
                                  <w:sz w:val="22"/>
                                  <w:szCs w:val="22"/>
                                </w:rPr>
                                <w:fldChar w:fldCharType="end"/>
                              </w:r>
                              <w:bookmarkEnd w:id="5"/>
                              <w:r w:rsidRPr="00B4752B">
                                <w:rPr>
                                  <w:i w:val="0"/>
                                  <w:iCs w:val="0"/>
                                  <w:color w:val="000000" w:themeColor="text1"/>
                                  <w:sz w:val="22"/>
                                  <w:szCs w:val="22"/>
                                </w:rPr>
                                <w:t>.</w:t>
                              </w:r>
                              <w:r w:rsidRPr="00DF0B86">
                                <w:rPr>
                                  <w:i w:val="0"/>
                                  <w:iCs w:val="0"/>
                                  <w:color w:val="000000" w:themeColor="text1"/>
                                  <w:sz w:val="22"/>
                                  <w:szCs w:val="22"/>
                                </w:rPr>
                                <w:t xml:space="preserve"> Laser absorption and cross-sectional x-ray imaging for bare metal (top row) and a 100 </w:t>
                              </w:r>
                              <w:r w:rsidRPr="00DF0B86">
                                <w:rPr>
                                  <w:rFonts w:cstheme="minorHAnsi"/>
                                  <w:i w:val="0"/>
                                  <w:iCs w:val="0"/>
                                  <w:color w:val="000000" w:themeColor="text1"/>
                                  <w:sz w:val="22"/>
                                  <w:szCs w:val="22"/>
                                </w:rPr>
                                <w:t>µ</w:t>
                              </w:r>
                              <w:r w:rsidRPr="00DF0B86">
                                <w:rPr>
                                  <w:i w:val="0"/>
                                  <w:iCs w:val="0"/>
                                  <w:color w:val="000000" w:themeColor="text1"/>
                                  <w:sz w:val="22"/>
                                  <w:szCs w:val="22"/>
                                </w:rPr>
                                <w:t>m</w:t>
                              </w:r>
                              <w:r>
                                <w:rPr>
                                  <w:i w:val="0"/>
                                  <w:iCs w:val="0"/>
                                  <w:color w:val="000000" w:themeColor="text1"/>
                                  <w:sz w:val="22"/>
                                  <w:szCs w:val="22"/>
                                </w:rPr>
                                <w:t xml:space="preserve"> thick</w:t>
                              </w:r>
                              <w:r w:rsidRPr="00DF0B86">
                                <w:rPr>
                                  <w:i w:val="0"/>
                                  <w:iCs w:val="0"/>
                                  <w:color w:val="000000" w:themeColor="text1"/>
                                  <w:sz w:val="22"/>
                                  <w:szCs w:val="22"/>
                                </w:rPr>
                                <w:t xml:space="preserve"> powder </w:t>
                              </w:r>
                              <w:r>
                                <w:rPr>
                                  <w:i w:val="0"/>
                                  <w:iCs w:val="0"/>
                                  <w:color w:val="000000" w:themeColor="text1"/>
                                  <w:sz w:val="22"/>
                                  <w:szCs w:val="22"/>
                                </w:rPr>
                                <w:t>bed sample</w:t>
                              </w:r>
                              <w:r w:rsidRPr="00DF0B86">
                                <w:rPr>
                                  <w:i w:val="0"/>
                                  <w:iCs w:val="0"/>
                                  <w:color w:val="000000" w:themeColor="text1"/>
                                  <w:sz w:val="22"/>
                                  <w:szCs w:val="22"/>
                                </w:rPr>
                                <w:t xml:space="preserve"> of Ti-6Al-4V (bottom). The blue squares indicate the specific temporal location of high-speed x-ray frames. The location of the frames given in </w:t>
                              </w:r>
                              <w:r>
                                <w:rPr>
                                  <w:i w:val="0"/>
                                  <w:iCs w:val="0"/>
                                  <w:color w:val="000000" w:themeColor="text1"/>
                                  <w:sz w:val="22"/>
                                  <w:szCs w:val="22"/>
                                </w:rPr>
                                <w:t>(</w:t>
                              </w:r>
                              <w:r w:rsidRPr="00DF0B86">
                                <w:rPr>
                                  <w:i w:val="0"/>
                                  <w:iCs w:val="0"/>
                                  <w:color w:val="000000" w:themeColor="text1"/>
                                  <w:sz w:val="22"/>
                                  <w:szCs w:val="22"/>
                                </w:rPr>
                                <w:t>b</w:t>
                              </w:r>
                              <w:r>
                                <w:rPr>
                                  <w:i w:val="0"/>
                                  <w:iCs w:val="0"/>
                                  <w:color w:val="000000" w:themeColor="text1"/>
                                  <w:sz w:val="22"/>
                                  <w:szCs w:val="22"/>
                                </w:rPr>
                                <w:t>)</w:t>
                              </w:r>
                              <w:r w:rsidRPr="00DF0B86">
                                <w:rPr>
                                  <w:i w:val="0"/>
                                  <w:iCs w:val="0"/>
                                  <w:color w:val="000000" w:themeColor="text1"/>
                                  <w:sz w:val="22"/>
                                  <w:szCs w:val="22"/>
                                </w:rPr>
                                <w:t>,</w:t>
                              </w:r>
                              <w:r>
                                <w:rPr>
                                  <w:i w:val="0"/>
                                  <w:iCs w:val="0"/>
                                  <w:color w:val="000000" w:themeColor="text1"/>
                                  <w:sz w:val="22"/>
                                  <w:szCs w:val="22"/>
                                </w:rPr>
                                <w:t xml:space="preserve"> (</w:t>
                              </w:r>
                              <w:r w:rsidRPr="00DF0B86">
                                <w:rPr>
                                  <w:i w:val="0"/>
                                  <w:iCs w:val="0"/>
                                  <w:color w:val="000000" w:themeColor="text1"/>
                                  <w:sz w:val="22"/>
                                  <w:szCs w:val="22"/>
                                </w:rPr>
                                <w:t>c</w:t>
                              </w:r>
                              <w:r>
                                <w:rPr>
                                  <w:i w:val="0"/>
                                  <w:iCs w:val="0"/>
                                  <w:color w:val="000000" w:themeColor="text1"/>
                                  <w:sz w:val="22"/>
                                  <w:szCs w:val="22"/>
                                </w:rPr>
                                <w:t>)</w:t>
                              </w:r>
                              <w:r w:rsidRPr="00DF0B86">
                                <w:rPr>
                                  <w:i w:val="0"/>
                                  <w:iCs w:val="0"/>
                                  <w:color w:val="000000" w:themeColor="text1"/>
                                  <w:sz w:val="22"/>
                                  <w:szCs w:val="22"/>
                                </w:rPr>
                                <w:t xml:space="preserve">, </w:t>
                              </w:r>
                              <w:r>
                                <w:rPr>
                                  <w:i w:val="0"/>
                                  <w:iCs w:val="0"/>
                                  <w:color w:val="000000" w:themeColor="text1"/>
                                  <w:sz w:val="22"/>
                                  <w:szCs w:val="22"/>
                                </w:rPr>
                                <w:t>(e)</w:t>
                              </w:r>
                              <w:r w:rsidRPr="00DF0B86">
                                <w:rPr>
                                  <w:i w:val="0"/>
                                  <w:iCs w:val="0"/>
                                  <w:color w:val="000000" w:themeColor="text1"/>
                                  <w:sz w:val="22"/>
                                  <w:szCs w:val="22"/>
                                </w:rPr>
                                <w:t xml:space="preserve">, and </w:t>
                              </w:r>
                              <w:r>
                                <w:rPr>
                                  <w:i w:val="0"/>
                                  <w:iCs w:val="0"/>
                                  <w:color w:val="000000" w:themeColor="text1"/>
                                  <w:sz w:val="22"/>
                                  <w:szCs w:val="22"/>
                                </w:rPr>
                                <w:t>(</w:t>
                              </w:r>
                              <w:r w:rsidRPr="00DF0B86">
                                <w:rPr>
                                  <w:i w:val="0"/>
                                  <w:iCs w:val="0"/>
                                  <w:color w:val="000000" w:themeColor="text1"/>
                                  <w:sz w:val="22"/>
                                  <w:szCs w:val="22"/>
                                </w:rPr>
                                <w:t>f</w:t>
                              </w:r>
                              <w:r>
                                <w:rPr>
                                  <w:i w:val="0"/>
                                  <w:iCs w:val="0"/>
                                  <w:color w:val="000000" w:themeColor="text1"/>
                                  <w:sz w:val="22"/>
                                  <w:szCs w:val="22"/>
                                </w:rPr>
                                <w:t>)</w:t>
                              </w:r>
                              <w:r w:rsidRPr="00DF0B86">
                                <w:rPr>
                                  <w:i w:val="0"/>
                                  <w:iCs w:val="0"/>
                                  <w:color w:val="000000" w:themeColor="text1"/>
                                  <w:sz w:val="22"/>
                                  <w:szCs w:val="22"/>
                                </w:rPr>
                                <w:t xml:space="preserve"> are marked by letters in </w:t>
                              </w:r>
                              <w:r>
                                <w:rPr>
                                  <w:i w:val="0"/>
                                  <w:iCs w:val="0"/>
                                  <w:color w:val="000000" w:themeColor="text1"/>
                                  <w:sz w:val="22"/>
                                  <w:szCs w:val="22"/>
                                </w:rPr>
                                <w:t>(</w:t>
                              </w:r>
                              <w:r w:rsidRPr="00DF0B86">
                                <w:rPr>
                                  <w:i w:val="0"/>
                                  <w:iCs w:val="0"/>
                                  <w:color w:val="000000" w:themeColor="text1"/>
                                  <w:sz w:val="22"/>
                                  <w:szCs w:val="22"/>
                                </w:rPr>
                                <w:t>a</w:t>
                              </w:r>
                              <w:r>
                                <w:rPr>
                                  <w:i w:val="0"/>
                                  <w:iCs w:val="0"/>
                                  <w:color w:val="000000" w:themeColor="text1"/>
                                  <w:sz w:val="22"/>
                                  <w:szCs w:val="22"/>
                                </w:rPr>
                                <w:t>)</w:t>
                              </w:r>
                              <w:r w:rsidRPr="00DF0B86">
                                <w:rPr>
                                  <w:i w:val="0"/>
                                  <w:iCs w:val="0"/>
                                  <w:color w:val="000000" w:themeColor="text1"/>
                                  <w:sz w:val="22"/>
                                  <w:szCs w:val="22"/>
                                </w:rPr>
                                <w:t xml:space="preserve"> and </w:t>
                              </w:r>
                              <w:r>
                                <w:rPr>
                                  <w:i w:val="0"/>
                                  <w:iCs w:val="0"/>
                                  <w:color w:val="000000" w:themeColor="text1"/>
                                  <w:sz w:val="22"/>
                                  <w:szCs w:val="22"/>
                                </w:rPr>
                                <w:t>(</w:t>
                              </w:r>
                              <w:r w:rsidRPr="00DF0B86">
                                <w:rPr>
                                  <w:i w:val="0"/>
                                  <w:iCs w:val="0"/>
                                  <w:color w:val="000000" w:themeColor="text1"/>
                                  <w:sz w:val="22"/>
                                  <w:szCs w:val="22"/>
                                </w:rPr>
                                <w:t>d</w:t>
                              </w:r>
                              <w:r>
                                <w:rPr>
                                  <w:i w:val="0"/>
                                  <w:iCs w:val="0"/>
                                  <w:color w:val="000000" w:themeColor="text1"/>
                                  <w:sz w:val="22"/>
                                  <w:szCs w:val="22"/>
                                </w:rPr>
                                <w:t>)</w:t>
                              </w:r>
                              <w:r w:rsidRPr="00DF0B86">
                                <w:rPr>
                                  <w:i w:val="0"/>
                                  <w:iCs w:val="0"/>
                                  <w:color w:val="000000" w:themeColor="text1"/>
                                  <w:sz w:val="22"/>
                                  <w:szCs w:val="22"/>
                                </w:rPr>
                                <w:t xml:space="preserve">. The laser spot size is 49.5 </w:t>
                              </w:r>
                              <w:r w:rsidRPr="00DF0B86">
                                <w:rPr>
                                  <w:i w:val="0"/>
                                  <w:iCs w:val="0"/>
                                  <w:color w:val="000000" w:themeColor="text1"/>
                                  <w:sz w:val="22"/>
                                  <w:szCs w:val="22"/>
                                </w:rPr>
                                <w:sym w:font="Symbol" w:char="F06D"/>
                              </w:r>
                              <w:r w:rsidRPr="00DF0B86">
                                <w:rPr>
                                  <w:i w:val="0"/>
                                  <w:iCs w:val="0"/>
                                  <w:color w:val="000000" w:themeColor="text1"/>
                                  <w:sz w:val="22"/>
                                  <w:szCs w:val="22"/>
                                </w:rPr>
                                <w:t>m, power is 201 W, and scan speed is 0.7 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3" name="Picture 23" descr="Graphical user interface, application&#10;&#10;Description automatically generated"/>
                          <pic:cNvPicPr>
                            <a:picLocks noChangeAspect="1"/>
                          </pic:cNvPicPr>
                        </pic:nvPicPr>
                        <pic:blipFill rotWithShape="1">
                          <a:blip r:embed="rId14" cstate="print">
                            <a:extLst>
                              <a:ext uri="{28A0092B-C50C-407E-A947-70E740481C1C}">
                                <a14:useLocalDpi xmlns:a14="http://schemas.microsoft.com/office/drawing/2010/main" val="0"/>
                              </a:ext>
                            </a:extLst>
                          </a:blip>
                          <a:srcRect l="1" t="2816" r="1282"/>
                          <a:stretch/>
                        </pic:blipFill>
                        <pic:spPr bwMode="auto">
                          <a:xfrm>
                            <a:off x="0" y="0"/>
                            <a:ext cx="6172200" cy="3108960"/>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id="Group 24" o:spid="_x0000_s1038" style="position:absolute;left:0;text-align:left;margin-left:0;margin-top:3.2pt;width:486pt;height:326.2pt;z-index:251670528;mso-position-horizontal:center;mso-position-horizontal-relative:margin;mso-height-relative:margin" coordsize="61722,414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">
                <v:shape id="Text Box 9" o:spid="_x0000_s1039" type="#_x0000_t202" style="position:absolute;left:1524;top:31619;width:59074;height:9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rsidR="00466290" w:rsidRPr="00DF0B86" w:rsidRDefault="00466290" w:rsidP="004C0B4F">
                        <w:pPr>
                          <w:pStyle w:val="Caption"/>
                          <w:rPr>
                            <w:b/>
                            <w:bCs/>
                            <w:i w:val="0"/>
                            <w:iCs w:val="0"/>
                            <w:noProof/>
                            <w:color w:val="000000" w:themeColor="text1"/>
                            <w:sz w:val="22"/>
                            <w:szCs w:val="22"/>
                          </w:rPr>
                        </w:pPr>
                        <w:bookmarkStart w:id="10" w:name="_Ref45182904"/>
                        <w:r w:rsidRPr="00B4752B">
                          <w:rPr>
                            <w:i w:val="0"/>
                            <w:iCs w:val="0"/>
                            <w:color w:val="000000" w:themeColor="text1"/>
                            <w:sz w:val="22"/>
                            <w:szCs w:val="22"/>
                          </w:rPr>
                          <w:t>F</w:t>
                        </w:r>
                        <w:r>
                          <w:rPr>
                            <w:i w:val="0"/>
                            <w:iCs w:val="0"/>
                            <w:color w:val="000000" w:themeColor="text1"/>
                            <w:sz w:val="22"/>
                            <w:szCs w:val="22"/>
                          </w:rPr>
                          <w:t>ig</w:t>
                        </w:r>
                        <w:r w:rsidRPr="00B4752B">
                          <w:rPr>
                            <w:i w:val="0"/>
                            <w:iCs w:val="0"/>
                            <w:color w:val="000000" w:themeColor="text1"/>
                            <w:sz w:val="22"/>
                            <w:szCs w:val="22"/>
                          </w:rPr>
                          <w:t xml:space="preserve">. </w:t>
                        </w:r>
                        <w:r w:rsidRPr="00B4752B">
                          <w:rPr>
                            <w:i w:val="0"/>
                            <w:iCs w:val="0"/>
                            <w:color w:val="000000" w:themeColor="text1"/>
                            <w:sz w:val="22"/>
                            <w:szCs w:val="22"/>
                          </w:rPr>
                          <w:fldChar w:fldCharType="begin"/>
                        </w:r>
                        <w:r w:rsidRPr="00B4752B">
                          <w:rPr>
                            <w:i w:val="0"/>
                            <w:iCs w:val="0"/>
                            <w:color w:val="000000" w:themeColor="text1"/>
                            <w:sz w:val="22"/>
                            <w:szCs w:val="22"/>
                          </w:rPr>
                          <w:instrText xml:space="preserve"> SEQ Figure \* ARABIC </w:instrText>
                        </w:r>
                        <w:r w:rsidRPr="00B4752B">
                          <w:rPr>
                            <w:i w:val="0"/>
                            <w:iCs w:val="0"/>
                            <w:color w:val="000000" w:themeColor="text1"/>
                            <w:sz w:val="22"/>
                            <w:szCs w:val="22"/>
                          </w:rPr>
                          <w:fldChar w:fldCharType="separate"/>
                        </w:r>
                        <w:r w:rsidRPr="00B4752B">
                          <w:rPr>
                            <w:i w:val="0"/>
                            <w:iCs w:val="0"/>
                            <w:noProof/>
                            <w:color w:val="000000" w:themeColor="text1"/>
                            <w:sz w:val="22"/>
                            <w:szCs w:val="22"/>
                          </w:rPr>
                          <w:t>5</w:t>
                        </w:r>
                        <w:r w:rsidRPr="00B4752B">
                          <w:rPr>
                            <w:i w:val="0"/>
                            <w:iCs w:val="0"/>
                            <w:noProof/>
                            <w:color w:val="000000" w:themeColor="text1"/>
                            <w:sz w:val="22"/>
                            <w:szCs w:val="22"/>
                          </w:rPr>
                          <w:fldChar w:fldCharType="end"/>
                        </w:r>
                        <w:bookmarkEnd w:id="10"/>
                        <w:r w:rsidRPr="00B4752B">
                          <w:rPr>
                            <w:i w:val="0"/>
                            <w:iCs w:val="0"/>
                            <w:color w:val="000000" w:themeColor="text1"/>
                            <w:sz w:val="22"/>
                            <w:szCs w:val="22"/>
                          </w:rPr>
                          <w:t>.</w:t>
                        </w:r>
                        <w:r w:rsidRPr="00DF0B86">
                          <w:rPr>
                            <w:i w:val="0"/>
                            <w:iCs w:val="0"/>
                            <w:color w:val="000000" w:themeColor="text1"/>
                            <w:sz w:val="22"/>
                            <w:szCs w:val="22"/>
                          </w:rPr>
                          <w:t xml:space="preserve"> Laser absorption and cross-sectional x-ray imaging for bare metal (top row) and a 100 </w:t>
                        </w:r>
                        <w:r w:rsidRPr="00DF0B86">
                          <w:rPr>
                            <w:rFonts w:cstheme="minorHAnsi"/>
                            <w:i w:val="0"/>
                            <w:iCs w:val="0"/>
                            <w:color w:val="000000" w:themeColor="text1"/>
                            <w:sz w:val="22"/>
                            <w:szCs w:val="22"/>
                          </w:rPr>
                          <w:t>µ</w:t>
                        </w:r>
                        <w:r w:rsidRPr="00DF0B86">
                          <w:rPr>
                            <w:i w:val="0"/>
                            <w:iCs w:val="0"/>
                            <w:color w:val="000000" w:themeColor="text1"/>
                            <w:sz w:val="22"/>
                            <w:szCs w:val="22"/>
                          </w:rPr>
                          <w:t>m</w:t>
                        </w:r>
                        <w:r>
                          <w:rPr>
                            <w:i w:val="0"/>
                            <w:iCs w:val="0"/>
                            <w:color w:val="000000" w:themeColor="text1"/>
                            <w:sz w:val="22"/>
                            <w:szCs w:val="22"/>
                          </w:rPr>
                          <w:t xml:space="preserve"> thick</w:t>
                        </w:r>
                        <w:r w:rsidRPr="00DF0B86">
                          <w:rPr>
                            <w:i w:val="0"/>
                            <w:iCs w:val="0"/>
                            <w:color w:val="000000" w:themeColor="text1"/>
                            <w:sz w:val="22"/>
                            <w:szCs w:val="22"/>
                          </w:rPr>
                          <w:t xml:space="preserve"> powder </w:t>
                        </w:r>
                        <w:r>
                          <w:rPr>
                            <w:i w:val="0"/>
                            <w:iCs w:val="0"/>
                            <w:color w:val="000000" w:themeColor="text1"/>
                            <w:sz w:val="22"/>
                            <w:szCs w:val="22"/>
                          </w:rPr>
                          <w:t>bed sample</w:t>
                        </w:r>
                        <w:r w:rsidRPr="00DF0B86">
                          <w:rPr>
                            <w:i w:val="0"/>
                            <w:iCs w:val="0"/>
                            <w:color w:val="000000" w:themeColor="text1"/>
                            <w:sz w:val="22"/>
                            <w:szCs w:val="22"/>
                          </w:rPr>
                          <w:t xml:space="preserve"> of Ti-6Al-4V (bottom). The blue squares indicate the specific temporal location of high-speed x-ray frames. The location of the frames given in </w:t>
                        </w:r>
                        <w:r>
                          <w:rPr>
                            <w:i w:val="0"/>
                            <w:iCs w:val="0"/>
                            <w:color w:val="000000" w:themeColor="text1"/>
                            <w:sz w:val="22"/>
                            <w:szCs w:val="22"/>
                          </w:rPr>
                          <w:t>(</w:t>
                        </w:r>
                        <w:r w:rsidRPr="00DF0B86">
                          <w:rPr>
                            <w:i w:val="0"/>
                            <w:iCs w:val="0"/>
                            <w:color w:val="000000" w:themeColor="text1"/>
                            <w:sz w:val="22"/>
                            <w:szCs w:val="22"/>
                          </w:rPr>
                          <w:t>b</w:t>
                        </w:r>
                        <w:r>
                          <w:rPr>
                            <w:i w:val="0"/>
                            <w:iCs w:val="0"/>
                            <w:color w:val="000000" w:themeColor="text1"/>
                            <w:sz w:val="22"/>
                            <w:szCs w:val="22"/>
                          </w:rPr>
                          <w:t>)</w:t>
                        </w:r>
                        <w:r w:rsidRPr="00DF0B86">
                          <w:rPr>
                            <w:i w:val="0"/>
                            <w:iCs w:val="0"/>
                            <w:color w:val="000000" w:themeColor="text1"/>
                            <w:sz w:val="22"/>
                            <w:szCs w:val="22"/>
                          </w:rPr>
                          <w:t>,</w:t>
                        </w:r>
                        <w:r>
                          <w:rPr>
                            <w:i w:val="0"/>
                            <w:iCs w:val="0"/>
                            <w:color w:val="000000" w:themeColor="text1"/>
                            <w:sz w:val="22"/>
                            <w:szCs w:val="22"/>
                          </w:rPr>
                          <w:t xml:space="preserve"> (</w:t>
                        </w:r>
                        <w:r w:rsidRPr="00DF0B86">
                          <w:rPr>
                            <w:i w:val="0"/>
                            <w:iCs w:val="0"/>
                            <w:color w:val="000000" w:themeColor="text1"/>
                            <w:sz w:val="22"/>
                            <w:szCs w:val="22"/>
                          </w:rPr>
                          <w:t>c</w:t>
                        </w:r>
                        <w:r>
                          <w:rPr>
                            <w:i w:val="0"/>
                            <w:iCs w:val="0"/>
                            <w:color w:val="000000" w:themeColor="text1"/>
                            <w:sz w:val="22"/>
                            <w:szCs w:val="22"/>
                          </w:rPr>
                          <w:t>)</w:t>
                        </w:r>
                        <w:r w:rsidRPr="00DF0B86">
                          <w:rPr>
                            <w:i w:val="0"/>
                            <w:iCs w:val="0"/>
                            <w:color w:val="000000" w:themeColor="text1"/>
                            <w:sz w:val="22"/>
                            <w:szCs w:val="22"/>
                          </w:rPr>
                          <w:t xml:space="preserve">, </w:t>
                        </w:r>
                        <w:r>
                          <w:rPr>
                            <w:i w:val="0"/>
                            <w:iCs w:val="0"/>
                            <w:color w:val="000000" w:themeColor="text1"/>
                            <w:sz w:val="22"/>
                            <w:szCs w:val="22"/>
                          </w:rPr>
                          <w:t>(e)</w:t>
                        </w:r>
                        <w:r w:rsidRPr="00DF0B86">
                          <w:rPr>
                            <w:i w:val="0"/>
                            <w:iCs w:val="0"/>
                            <w:color w:val="000000" w:themeColor="text1"/>
                            <w:sz w:val="22"/>
                            <w:szCs w:val="22"/>
                          </w:rPr>
                          <w:t xml:space="preserve">, and </w:t>
                        </w:r>
                        <w:r>
                          <w:rPr>
                            <w:i w:val="0"/>
                            <w:iCs w:val="0"/>
                            <w:color w:val="000000" w:themeColor="text1"/>
                            <w:sz w:val="22"/>
                            <w:szCs w:val="22"/>
                          </w:rPr>
                          <w:t>(</w:t>
                        </w:r>
                        <w:r w:rsidRPr="00DF0B86">
                          <w:rPr>
                            <w:i w:val="0"/>
                            <w:iCs w:val="0"/>
                            <w:color w:val="000000" w:themeColor="text1"/>
                            <w:sz w:val="22"/>
                            <w:szCs w:val="22"/>
                          </w:rPr>
                          <w:t>f</w:t>
                        </w:r>
                        <w:r>
                          <w:rPr>
                            <w:i w:val="0"/>
                            <w:iCs w:val="0"/>
                            <w:color w:val="000000" w:themeColor="text1"/>
                            <w:sz w:val="22"/>
                            <w:szCs w:val="22"/>
                          </w:rPr>
                          <w:t>)</w:t>
                        </w:r>
                        <w:r w:rsidRPr="00DF0B86">
                          <w:rPr>
                            <w:i w:val="0"/>
                            <w:iCs w:val="0"/>
                            <w:color w:val="000000" w:themeColor="text1"/>
                            <w:sz w:val="22"/>
                            <w:szCs w:val="22"/>
                          </w:rPr>
                          <w:t xml:space="preserve"> are marked by letters in </w:t>
                        </w:r>
                        <w:r>
                          <w:rPr>
                            <w:i w:val="0"/>
                            <w:iCs w:val="0"/>
                            <w:color w:val="000000" w:themeColor="text1"/>
                            <w:sz w:val="22"/>
                            <w:szCs w:val="22"/>
                          </w:rPr>
                          <w:t>(</w:t>
                        </w:r>
                        <w:r w:rsidRPr="00DF0B86">
                          <w:rPr>
                            <w:i w:val="0"/>
                            <w:iCs w:val="0"/>
                            <w:color w:val="000000" w:themeColor="text1"/>
                            <w:sz w:val="22"/>
                            <w:szCs w:val="22"/>
                          </w:rPr>
                          <w:t>a</w:t>
                        </w:r>
                        <w:r>
                          <w:rPr>
                            <w:i w:val="0"/>
                            <w:iCs w:val="0"/>
                            <w:color w:val="000000" w:themeColor="text1"/>
                            <w:sz w:val="22"/>
                            <w:szCs w:val="22"/>
                          </w:rPr>
                          <w:t>)</w:t>
                        </w:r>
                        <w:r w:rsidRPr="00DF0B86">
                          <w:rPr>
                            <w:i w:val="0"/>
                            <w:iCs w:val="0"/>
                            <w:color w:val="000000" w:themeColor="text1"/>
                            <w:sz w:val="22"/>
                            <w:szCs w:val="22"/>
                          </w:rPr>
                          <w:t xml:space="preserve"> and </w:t>
                        </w:r>
                        <w:r>
                          <w:rPr>
                            <w:i w:val="0"/>
                            <w:iCs w:val="0"/>
                            <w:color w:val="000000" w:themeColor="text1"/>
                            <w:sz w:val="22"/>
                            <w:szCs w:val="22"/>
                          </w:rPr>
                          <w:t>(</w:t>
                        </w:r>
                        <w:r w:rsidRPr="00DF0B86">
                          <w:rPr>
                            <w:i w:val="0"/>
                            <w:iCs w:val="0"/>
                            <w:color w:val="000000" w:themeColor="text1"/>
                            <w:sz w:val="22"/>
                            <w:szCs w:val="22"/>
                          </w:rPr>
                          <w:t>d</w:t>
                        </w:r>
                        <w:r>
                          <w:rPr>
                            <w:i w:val="0"/>
                            <w:iCs w:val="0"/>
                            <w:color w:val="000000" w:themeColor="text1"/>
                            <w:sz w:val="22"/>
                            <w:szCs w:val="22"/>
                          </w:rPr>
                          <w:t>)</w:t>
                        </w:r>
                        <w:r w:rsidRPr="00DF0B86">
                          <w:rPr>
                            <w:i w:val="0"/>
                            <w:iCs w:val="0"/>
                            <w:color w:val="000000" w:themeColor="text1"/>
                            <w:sz w:val="22"/>
                            <w:szCs w:val="22"/>
                          </w:rPr>
                          <w:t xml:space="preserve">. The laser spot size is 49.5 </w:t>
                        </w:r>
                        <w:r w:rsidRPr="00DF0B86">
                          <w:rPr>
                            <w:i w:val="0"/>
                            <w:iCs w:val="0"/>
                            <w:color w:val="000000" w:themeColor="text1"/>
                            <w:sz w:val="22"/>
                            <w:szCs w:val="22"/>
                          </w:rPr>
                          <w:sym w:font="Symbol" w:char="F06D"/>
                        </w:r>
                        <w:r w:rsidRPr="00DF0B86">
                          <w:rPr>
                            <w:i w:val="0"/>
                            <w:iCs w:val="0"/>
                            <w:color w:val="000000" w:themeColor="text1"/>
                            <w:sz w:val="22"/>
                            <w:szCs w:val="22"/>
                          </w:rPr>
                          <w:t>m, power is 201 W, and scan speed is 0.7 m/s.</w:t>
                        </w:r>
                      </w:p>
                    </w:txbxContent>
                  </v:textbox>
                </v:shape>
                <v:shape id="Picture 23" o:spid="_x0000_s1040" type="#_x0000_t75" alt="Graphical user interface, application&#10;&#10;Description automatically generated" style="position:absolute;width:61722;height:31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">
                  <v:imagedata r:id="rId15" o:title="Graphical user interface, application&#10;&#10;Description automatically generated" croptop="1845f" cropleft="1f" cropright="840f"/>
                </v:shape>
                <w10:wrap type="topAndBottom" anchorx="margin"/>
              </v:group>
            </w:pict>
          </mc:Fallback>
        </mc:AlternateContent>
      </w:r>
      <w:r w:rsidR="00D76E7D">
        <w:t xml:space="preserve"> </w:t>
      </w:r>
      <w:r w:rsidR="004C0B4F" w:rsidRPr="00D64A25">
        <w:t>Scanned Laser Vapor Cavity Dynamics</w:t>
      </w:r>
    </w:p>
    <w:p w:rsidR="004C0B4F" w:rsidRDefault="004C0B4F" w:rsidP="004C0B4F">
      <w:pPr>
        <w:spacing w:after="0" w:line="360" w:lineRule="auto"/>
        <w:ind w:firstLine="360"/>
      </w:pPr>
      <w:r>
        <w:t>The results presented thus far have been for a stationary laser, which although instructive for understanding the fundamentals of vapor depression dynamics, is too far from realistic LPBF conditions to be directly applicable. Therefore, scanned laser experiments were performed to investigate vapor depression stability on bare plate and metal powder under nominally consistent keyhole conditions. These conditions were approximated from scaling laws for keyhole depth as a function of laser scan speed, beam diameter, and material properties on a bare metal plate</w:t>
      </w:r>
      <w:r w:rsidR="00466290">
        <w:t xml:space="preserve"> </w:t>
      </w:r>
      <w:r>
        <w:fldChar w:fldCharType="begin" w:fldLock="1"/>
      </w:r>
      <w:r w:rsidR="00C82E5F">
        <w:instrText>ADDIN CSL_CITATION {"citationItems":[{"id":"ITEM-1","itemData":{"DOI":"10.3390/app10041487","author":[{"dropping-particle":"","family":"Fabbro","given":"Remy","non-dropping-particle":"","parse-names":false,"suffix":""}],"container-title":"Applied Sciences","id":"ITEM-1","issue":"1487","issued":{"date-parts":[["2020"]]},"page":"1-22","title":"Depth Dependence and Keyhole Stability at Threshold, for Different Laser Welding Regimes","type":"article-journal","volume":"10"},"uris":["http://www.mendeley.com/documents/?uuid=3aa2539e-b436-4a5b-8289-7cc6060ea20e"]}],"mendeley":{"formattedCitation":"[44]","plainTextFormattedCitation":"[44]","previouslyFormattedCitation":"[44]"},"properties":{"noteIndex":0},"schema":"https://github.com/citation-style-language/schema/raw/master/csl-citation.json"}</w:instrText>
      </w:r>
      <w:r>
        <w:fldChar w:fldCharType="separate"/>
      </w:r>
      <w:r w:rsidR="008A576B" w:rsidRPr="008A576B">
        <w:rPr>
          <w:noProof/>
        </w:rPr>
        <w:t>[44]</w:t>
      </w:r>
      <w:r>
        <w:fldChar w:fldCharType="end"/>
      </w:r>
      <w:r>
        <w:t>. These laws define a threshold power for keyhole formation defined as a vapor depression with aspect ratio equal to 1 (see equation 11 in ref.</w:t>
      </w:r>
      <w:r w:rsidR="00466290">
        <w:t xml:space="preserve"> </w:t>
      </w:r>
      <w:r w:rsidRPr="00A11611">
        <w:fldChar w:fldCharType="begin" w:fldLock="1"/>
      </w:r>
      <w:r w:rsidR="00C82E5F">
        <w:instrText>ADDIN CSL_CITATION {"citationItems":[{"id":"ITEM-1","itemData":{"DOI":"10.3390/app10041487","author":[{"dropping-particle":"","family":"Fabbro","given":"Remy","non-dropping-particle":"","parse-names":false,"suffix":""}],"container-title":"Applied Sciences","id":"ITEM-1","issue":"1487","issued":{"date-parts":[["2020"]]},"page":"1-22","title":"Depth Dependence and Keyhole Stability at Threshold, for Different Laser Welding Regimes","type":"article-journal","volume":"10"},"uris":["http://www.mendeley.com/documents/?uuid=3aa2539e-b436-4a5b-8289-7cc6060ea20e"]}],"mendeley":{"formattedCitation":"[44]","plainTextFormattedCitation":"[44]","previouslyFormattedCitation":"[44]"},"properties":{"noteIndex":0},"schema":"https://github.com/citation-style-language/schema/raw/master/csl-citation.json"}</w:instrText>
      </w:r>
      <w:r w:rsidRPr="00A11611">
        <w:fldChar w:fldCharType="separate"/>
      </w:r>
      <w:r w:rsidR="008A576B" w:rsidRPr="008A576B">
        <w:rPr>
          <w:noProof/>
        </w:rPr>
        <w:t>[44]</w:t>
      </w:r>
      <w:r w:rsidRPr="00A11611">
        <w:fldChar w:fldCharType="end"/>
      </w:r>
      <w:r>
        <w:t>), which for the scan speed (0.7 m/s) and spot diameter (</w:t>
      </w:r>
      <w:r w:rsidRPr="00B143CE">
        <w:rPr>
          <w:color w:val="000000" w:themeColor="text1"/>
        </w:rPr>
        <w:t xml:space="preserve">49.5 </w:t>
      </w:r>
      <w:r w:rsidRPr="00B143CE">
        <w:rPr>
          <w:color w:val="000000" w:themeColor="text1"/>
        </w:rPr>
        <w:sym w:font="Symbol" w:char="F06D"/>
      </w:r>
      <w:r w:rsidRPr="00B143CE">
        <w:rPr>
          <w:color w:val="000000" w:themeColor="text1"/>
        </w:rPr>
        <w:t>m</w:t>
      </w:r>
      <w:r>
        <w:t xml:space="preserve">) used here should be roughly 100 W. The scaling law also stipulate that a laser power of at least 1.7 times this value ensures a consistent keyhole not prone to collapse. </w:t>
      </w:r>
      <w:r w:rsidRPr="00B4752B">
        <w:fldChar w:fldCharType="begin"/>
      </w:r>
      <w:r w:rsidRPr="00B4752B">
        <w:instrText xml:space="preserve"> REF _Ref45182904 \h </w:instrText>
      </w:r>
      <w:r w:rsidR="00B4752B" w:rsidRPr="00B4752B">
        <w:instrText xml:space="preserve"> \* MERGEFORMAT </w:instrText>
      </w:r>
      <w:r w:rsidRPr="00B4752B">
        <w:fldChar w:fldCharType="separate"/>
      </w:r>
      <w:r w:rsidR="00B4752B" w:rsidRPr="00B4752B">
        <w:rPr>
          <w:color w:val="000000" w:themeColor="text1"/>
        </w:rPr>
        <w:t>F</w:t>
      </w:r>
      <w:r w:rsidR="00B4752B">
        <w:rPr>
          <w:color w:val="000000" w:themeColor="text1"/>
        </w:rPr>
        <w:t>igure</w:t>
      </w:r>
      <w:r w:rsidR="00B4752B" w:rsidRPr="00B4752B">
        <w:rPr>
          <w:color w:val="000000" w:themeColor="text1"/>
        </w:rPr>
        <w:t xml:space="preserve"> </w:t>
      </w:r>
      <w:r w:rsidR="00B4752B" w:rsidRPr="00B4752B">
        <w:rPr>
          <w:noProof/>
          <w:color w:val="000000" w:themeColor="text1"/>
        </w:rPr>
        <w:t>5</w:t>
      </w:r>
      <w:r w:rsidRPr="00B4752B">
        <w:fldChar w:fldCharType="end"/>
      </w:r>
      <w:r>
        <w:t xml:space="preserve"> shows results for the scanned laser melting of Ti-6Al-4V plate and powder bed samples with 0.7 m/s scan speed and 201 W power. Example video frames are shown in </w:t>
      </w:r>
      <w:r>
        <w:fldChar w:fldCharType="begin"/>
      </w:r>
      <w:r>
        <w:instrText xml:space="preserve"> REF _Ref45182904 \h </w:instrText>
      </w:r>
      <w:r w:rsidR="00B4752B">
        <w:instrText xml:space="preserve"> \* MERGEFORMAT </w:instrText>
      </w:r>
      <w:r>
        <w:fldChar w:fldCharType="separate"/>
      </w:r>
      <w:r w:rsidR="00466290" w:rsidRPr="00B4752B">
        <w:rPr>
          <w:color w:val="000000" w:themeColor="text1"/>
        </w:rPr>
        <w:t>F</w:t>
      </w:r>
      <w:r w:rsidR="00466290" w:rsidRPr="00466290">
        <w:rPr>
          <w:color w:val="000000" w:themeColor="text1"/>
        </w:rPr>
        <w:t>ig</w:t>
      </w:r>
      <w:r w:rsidR="00466290" w:rsidRPr="00B4752B">
        <w:rPr>
          <w:color w:val="000000" w:themeColor="text1"/>
        </w:rPr>
        <w:t xml:space="preserve">. </w:t>
      </w:r>
      <w:r w:rsidR="00466290" w:rsidRPr="00B4752B">
        <w:rPr>
          <w:noProof/>
          <w:color w:val="000000" w:themeColor="text1"/>
        </w:rPr>
        <w:t>5</w:t>
      </w:r>
      <w:r>
        <w:fldChar w:fldCharType="end"/>
      </w:r>
      <w:r w:rsidR="00B4752B">
        <w:t>(</w:t>
      </w:r>
      <w:r>
        <w:t>b</w:t>
      </w:r>
      <w:r w:rsidR="00B4752B">
        <w:t>)</w:t>
      </w:r>
      <w:r>
        <w:t xml:space="preserve"> and </w:t>
      </w:r>
      <w:r w:rsidR="00B4752B">
        <w:t>(c)</w:t>
      </w:r>
      <w:r>
        <w:t xml:space="preserve"> with their approximate locations indicated in </w:t>
      </w:r>
      <w:r w:rsidRPr="00B4752B">
        <w:fldChar w:fldCharType="begin"/>
      </w:r>
      <w:r w:rsidRPr="00B4752B">
        <w:instrText xml:space="preserve"> REF _Ref45182904 \h </w:instrText>
      </w:r>
      <w:r w:rsidR="00B4752B" w:rsidRPr="00B4752B">
        <w:instrText xml:space="preserve"> \* MERGEFORMAT </w:instrText>
      </w:r>
      <w:r w:rsidRPr="00B4752B">
        <w:fldChar w:fldCharType="separate"/>
      </w:r>
      <w:r w:rsidR="00466290" w:rsidRPr="00B4752B">
        <w:rPr>
          <w:color w:val="000000" w:themeColor="text1"/>
        </w:rPr>
        <w:t>F</w:t>
      </w:r>
      <w:r w:rsidR="00466290" w:rsidRPr="00466290">
        <w:rPr>
          <w:color w:val="000000" w:themeColor="text1"/>
        </w:rPr>
        <w:t>ig</w:t>
      </w:r>
      <w:r w:rsidR="00466290" w:rsidRPr="00B4752B">
        <w:rPr>
          <w:color w:val="000000" w:themeColor="text1"/>
        </w:rPr>
        <w:t xml:space="preserve">. </w:t>
      </w:r>
      <w:r w:rsidR="00466290" w:rsidRPr="00B4752B">
        <w:rPr>
          <w:noProof/>
          <w:color w:val="000000" w:themeColor="text1"/>
        </w:rPr>
        <w:t>5</w:t>
      </w:r>
      <w:r w:rsidRPr="00B4752B">
        <w:fldChar w:fldCharType="end"/>
      </w:r>
      <w:r w:rsidR="00B4752B">
        <w:t>(</w:t>
      </w:r>
      <w:r>
        <w:t>a</w:t>
      </w:r>
      <w:r w:rsidR="00B4752B">
        <w:t>)</w:t>
      </w:r>
      <w:r>
        <w:t xml:space="preserve"> (see also </w:t>
      </w:r>
      <w:r w:rsidRPr="004D6BBE">
        <w:t>Supplementary Movie 4</w:t>
      </w:r>
      <w:r>
        <w:t xml:space="preserve">). </w:t>
      </w:r>
    </w:p>
    <w:p w:rsidR="00986180" w:rsidRPr="00C82E5F" w:rsidRDefault="004C0B4F" w:rsidP="00C82E5F">
      <w:pPr>
        <w:spacing w:line="360" w:lineRule="auto"/>
        <w:ind w:firstLine="360"/>
        <w:rPr>
          <w:rStyle w:val="CommentReference"/>
          <w:rFonts w:ascii="Verdana" w:hAnsi="Verdana" w:cstheme="minorHAnsi"/>
          <w:i/>
          <w:iCs/>
          <w:sz w:val="24"/>
          <w:szCs w:val="24"/>
        </w:rPr>
      </w:pPr>
      <w:r>
        <w:lastRenderedPageBreak/>
        <w:t>The data in</w:t>
      </w:r>
      <w:r w:rsidRPr="00B4752B">
        <w:t xml:space="preserve"> </w:t>
      </w:r>
      <w:r w:rsidRPr="00B4752B">
        <w:fldChar w:fldCharType="begin"/>
      </w:r>
      <w:r w:rsidRPr="00B4752B">
        <w:instrText xml:space="preserve"> REF _Ref45182904 \h </w:instrText>
      </w:r>
      <w:r w:rsidR="00B4752B" w:rsidRPr="00B4752B">
        <w:instrText xml:space="preserve"> \* MERGEFORMAT </w:instrText>
      </w:r>
      <w:r w:rsidRPr="00B4752B">
        <w:fldChar w:fldCharType="separate"/>
      </w:r>
      <w:r w:rsidR="00466290" w:rsidRPr="00B4752B">
        <w:rPr>
          <w:color w:val="000000" w:themeColor="text1"/>
        </w:rPr>
        <w:t>F</w:t>
      </w:r>
      <w:r w:rsidR="00466290" w:rsidRPr="00466290">
        <w:rPr>
          <w:color w:val="000000" w:themeColor="text1"/>
        </w:rPr>
        <w:t>ig</w:t>
      </w:r>
      <w:r w:rsidR="00466290" w:rsidRPr="00B4752B">
        <w:rPr>
          <w:color w:val="000000" w:themeColor="text1"/>
        </w:rPr>
        <w:t xml:space="preserve">. </w:t>
      </w:r>
      <w:r w:rsidR="00466290" w:rsidRPr="00B4752B">
        <w:rPr>
          <w:noProof/>
          <w:color w:val="000000" w:themeColor="text1"/>
        </w:rPr>
        <w:t>5</w:t>
      </w:r>
      <w:r w:rsidRPr="00B4752B">
        <w:fldChar w:fldCharType="end"/>
      </w:r>
      <w:r w:rsidR="00B4752B">
        <w:t>(</w:t>
      </w:r>
      <w:r>
        <w:t>a</w:t>
      </w:r>
      <w:r w:rsidR="00B4752B">
        <w:t>)</w:t>
      </w:r>
      <w:r>
        <w:t>-</w:t>
      </w:r>
      <w:r w:rsidR="00B4752B">
        <w:t>(</w:t>
      </w:r>
      <w:r>
        <w:t>c</w:t>
      </w:r>
      <w:r w:rsidR="00B4752B">
        <w:t>)</w:t>
      </w:r>
      <w:r>
        <w:t xml:space="preserve"> reveal an interesting phenomenon. Although obtained under constant scan velocity where a “sky-write” scan strategy is employed to ensure a constant laser dwell time, the x-ray images </w:t>
      </w:r>
      <w:r w:rsidR="00821BDC">
        <w:t>show</w:t>
      </w:r>
      <w:r>
        <w:t xml:space="preserve"> an initial keyhole with a significantly higher aspect ratio than that obtained at later times. Under these processing conditions, a steady state is achieved after about 400 </w:t>
      </w:r>
      <w:r>
        <w:rPr>
          <w:rFonts w:cstheme="minorHAnsi"/>
        </w:rPr>
        <w:t>µ</w:t>
      </w:r>
      <w:r>
        <w:t xml:space="preserve">s of laser exposure. Qualitatively, similar behavior is found when a 100 </w:t>
      </w:r>
      <w:r>
        <w:rPr>
          <w:rFonts w:cstheme="minorHAnsi"/>
        </w:rPr>
        <w:t>µ</w:t>
      </w:r>
      <w:r>
        <w:t xml:space="preserve">m thick powder bed is prepared on a solid substrate as seen in </w:t>
      </w:r>
      <w:r w:rsidRPr="00244AF9">
        <w:fldChar w:fldCharType="begin"/>
      </w:r>
      <w:r w:rsidRPr="00244AF9">
        <w:instrText xml:space="preserve"> REF _Ref45182904 \h  \* MERGEFORMAT </w:instrText>
      </w:r>
      <w:r w:rsidRPr="00244AF9">
        <w:fldChar w:fldCharType="separate"/>
      </w:r>
      <w:r w:rsidR="00466290" w:rsidRPr="00B4752B">
        <w:rPr>
          <w:color w:val="000000" w:themeColor="text1"/>
        </w:rPr>
        <w:t>F</w:t>
      </w:r>
      <w:r w:rsidR="00466290" w:rsidRPr="00466290">
        <w:rPr>
          <w:color w:val="000000" w:themeColor="text1"/>
        </w:rPr>
        <w:t>ig</w:t>
      </w:r>
      <w:r w:rsidR="00466290" w:rsidRPr="00B4752B">
        <w:rPr>
          <w:color w:val="000000" w:themeColor="text1"/>
        </w:rPr>
        <w:t xml:space="preserve">. </w:t>
      </w:r>
      <w:r w:rsidR="00466290" w:rsidRPr="00B4752B">
        <w:rPr>
          <w:noProof/>
          <w:color w:val="000000" w:themeColor="text1"/>
        </w:rPr>
        <w:t>5</w:t>
      </w:r>
      <w:r w:rsidRPr="00244AF9">
        <w:fldChar w:fldCharType="end"/>
      </w:r>
      <w:r w:rsidR="00B4752B">
        <w:t>(</w:t>
      </w:r>
      <w:r>
        <w:t>d</w:t>
      </w:r>
      <w:r w:rsidR="00B4752B">
        <w:t>)</w:t>
      </w:r>
      <w:r>
        <w:t>-</w:t>
      </w:r>
      <w:r w:rsidR="00B4752B">
        <w:t>(</w:t>
      </w:r>
      <w:r>
        <w:t>f</w:t>
      </w:r>
      <w:r w:rsidR="00B4752B">
        <w:t>)</w:t>
      </w:r>
      <w:r>
        <w:t xml:space="preserve"> (see also </w:t>
      </w:r>
      <w:r w:rsidRPr="004D6BBE">
        <w:t>Supplementary Movie 5</w:t>
      </w:r>
      <w:r>
        <w:t>). A subtle difference is that the initial absorption is higher in powder than a solid surface due to increased light trapping from a porous surface</w:t>
      </w:r>
      <w:r w:rsidR="00466290">
        <w:t xml:space="preserve"> </w:t>
      </w:r>
      <w:r>
        <w:fldChar w:fldCharType="begin" w:fldLock="1"/>
      </w:r>
      <w:r w:rsidR="00C82E5F">
        <w:instrText>ADDIN CSL_CITATION {"citationItems":[{"id":"ITEM-1","itemData":{"DOI":"10.1115/1.3109245","ISSN":"00221481","abstract":"A model for coupled radiation transfer and thermal diffusion is proposed, which provides a local temperature field. Single-line scanning of a laser beam over a thin layer of metallic powder placed on a dense substrate of the same material is studied. Both the laser beam diameter and the layer thickness are about 50 ?m. The typical scanning velocity is in the range of 10-20 cm/s. An effective volumetric heat source is estimated from laser radiation scattering and absorption in a powder layer. A strong difference in thermal conductivity between the powder bed and dense material is taken into account. The above conditions correspond to the technology of selective laser melting that is applied to build objects of complicated shape from metallic powder. Complete remelting of the powder in the scanned zone and its good adhesion to the substrate ensure fabrication of functional parts with mechanical properties close to the ones of the wrought material. Experiments with single-line melting indicate that an interval of scanning velocities exists, where the remelted tracks are uniform. The tracks become \"broken\" if the scanning velocity is outside this interval. This is extremely undesirable and referred to as the \"balling\" effect. The size and the shape of the melt pool and the surface of the metallurgical contact of the remelted material to the substrate are analyzed in relation to the scanning velocity. The modeling results are compared with experimental observation of laser tracks. The experimentally found balling effect at scanning velocities above ~20 cm/ s can be explained by the Plateau-Rayleigh capillary instability of the melt pool. Two factors destabilize the process with increasing the scanning velocity: increasing the length-to-width ratio of the melt pool and decreasing the width of its contact with the substrate. Copyright ? 2009 by ASME.","author":[{"dropping-particle":"V.","family":"Gusarov","given":"A.","non-dropping-particle":"","parse-names":false,"suffix":""},{"dropping-particle":"","family":"Yadroitsev","given":"I.","non-dropping-particle":"","parse-names":false,"suffix":""},{"dropping-particle":"","family":"Bertrand","given":"Ph.","non-dropping-particle":"","parse-names":false,"suffix":""},{"dropping-particle":"","family":"Smurov","given":"I.","non-dropping-particle":"","parse-names":false,"suffix":""}],"container-title":"Journal of Heat Transfer","id":"ITEM-1","issue":"7","issued":{"date-parts":[["2009"]]},"page":"072101","title":"Model of Radiation and Heat Transfer in Laser-Powder Interaction Zone at Selective Laser Melting","type":"article-journal","volume":"131"},"uris":["http://www.mendeley.com/documents/?uuid=5c24bb3e-e21a-4372-9fba-dedf86d1059a"]}],"mendeley":{"formattedCitation":"[49]","plainTextFormattedCitation":"[49]","previouslyFormattedCitation":"[49]"},"properties":{"noteIndex":0},"schema":"https://github.com/citation-style-language/schema/raw/master/csl-citation.json"}</w:instrText>
      </w:r>
      <w:r>
        <w:fldChar w:fldCharType="separate"/>
      </w:r>
      <w:r w:rsidR="008A576B" w:rsidRPr="008A576B">
        <w:rPr>
          <w:noProof/>
        </w:rPr>
        <w:t>[49]</w:t>
      </w:r>
      <w:r>
        <w:fldChar w:fldCharType="end"/>
      </w:r>
      <w:r>
        <w:t xml:space="preserve">. </w:t>
      </w:r>
      <w:r w:rsidR="006937DD">
        <w:t>Variations in the</w:t>
      </w:r>
      <w:r w:rsidR="00C82E5F" w:rsidRPr="00C82E5F">
        <w:rPr>
          <w:rFonts w:cstheme="minorHAnsi"/>
        </w:rPr>
        <w:t xml:space="preserve"> powder packing fraction can affect the </w:t>
      </w:r>
      <w:r w:rsidR="006937DD">
        <w:rPr>
          <w:rFonts w:cstheme="minorHAnsi"/>
        </w:rPr>
        <w:t xml:space="preserve">initial </w:t>
      </w:r>
      <w:r w:rsidR="00C82E5F" w:rsidRPr="00C82E5F">
        <w:rPr>
          <w:rFonts w:cstheme="minorHAnsi"/>
        </w:rPr>
        <w:t>absorption</w:t>
      </w:r>
      <w:r w:rsidR="00C82E5F">
        <w:rPr>
          <w:rFonts w:cstheme="minorHAnsi"/>
        </w:rPr>
        <w:t xml:space="preserve"> </w:t>
      </w:r>
      <w:r w:rsidR="00C82E5F">
        <w:rPr>
          <w:rFonts w:cstheme="minorHAnsi"/>
        </w:rPr>
        <w:fldChar w:fldCharType="begin" w:fldLock="1"/>
      </w:r>
      <w:r w:rsidR="00C82E5F">
        <w:rPr>
          <w:rFonts w:cstheme="minorHAnsi"/>
        </w:rPr>
        <w:instrText>ADDIN CSL_CITATION {"citationItems":[{"id":"ITEM-1","itemData":{"DOI":"10.1016/j.ijheatmasstransfer.2005.01.044","ISSN":"00179310","abstract":"Absorptances and deposited energy profiles are calculated for thin layers of metallic powder placed on a reflective substrate at normal incidence of collimated radiation. Radiation transfer equation is analytically solved by the two-flux method. The effective optical parameters of the powder are estimated in geometrical optics approximation taking into account dependent scattering. The cases of specularly and diffusely reflecting particles are studied. Due to multiple reflections in an open pore system, laser radiation can penetrate in powder to considerable depths, much greater than the characteristic particle diameter. Total laser energy absorbed in a thin powder layer on a reflective substrate increases with its thickness but the deposited energy density decreases. Generally, the absorptance and the energy density for specular reflection are slightly greater than these values for diffuse reflection. The results obtained in the limit of deep powder bed essentially agree with known ray tracing simulations. The present model is in good agreement with experimentally observed correlation between effective absorptance of metallic powders and absorptance of corresponding dense metals. © 2005 Elsevier Ltd. All rights reserved.","author":[{"dropping-particle":"V.","family":"Gusarov","given":"A.","non-dropping-particle":"","parse-names":false,"suffix":""},{"dropping-particle":"","family":"Kruth","given":"J. P.","non-dropping-particle":"","parse-names":false,"suffix":""}],"container-title":"International Journal of Heat and Mass Transfer","id":"ITEM-1","issue":"16","issued":{"date-parts":[["2005"]]},"page":"3423-3434","title":"Modelling of radiation transfer in metallic powders at laser treatment","type":"article-journal","volume":"48"},"uris":["http://www.mendeley.com/documents/?uuid=cb070d74-732e-4b36-884b-9b473b773dd9"]},{"id":"ITEM-2","itemData":{"author":[{"dropping-particle":"","family":"Simonds","given":"Brian J.","non-dropping-particle":"","parse-names":false,"suffix":""},{"dropping-particle":"","family":"Garboczi","given":"Edward J.","non-dropping-particle":"","parse-names":false,"suffix":""},{"dropping-particle":"","family":"Palmer","given":"Todd A","non-dropping-particle":"","parse-names":false,"suffix":""},{"dropping-particle":"","family":"Williams","given":"Paul A","non-dropping-particle":"","parse-names":false,"suffix":""}],"container-title":"Physical Review Applied","id":"ITEM-2","issued":{"date-parts":[["2020"]]},"page":"024057","title":"Dynamic laser absorptance measured in a geometrically characterized stainless-steel powder layer","type":"article-journal","volume":"13"},"uris":["http://www.mendeley.com/documents/?uuid=bb8a5762-a8a5-40fd-95e9-3dba682bedd6"]}],"mendeley":{"formattedCitation":"[22,50]","plainTextFormattedCitation":"[22,50]","previouslyFormattedCitation":"[50]"},"properties":{"noteIndex":0},"schema":"https://github.com/citation-style-language/schema/raw/master/csl-citation.json"}</w:instrText>
      </w:r>
      <w:r w:rsidR="00C82E5F">
        <w:rPr>
          <w:rFonts w:cstheme="minorHAnsi"/>
        </w:rPr>
        <w:fldChar w:fldCharType="separate"/>
      </w:r>
      <w:r w:rsidR="00C82E5F" w:rsidRPr="00C82E5F">
        <w:rPr>
          <w:rFonts w:cstheme="minorHAnsi"/>
          <w:noProof/>
        </w:rPr>
        <w:t>[22,50]</w:t>
      </w:r>
      <w:r w:rsidR="00C82E5F">
        <w:rPr>
          <w:rFonts w:cstheme="minorHAnsi"/>
        </w:rPr>
        <w:fldChar w:fldCharType="end"/>
      </w:r>
      <w:r w:rsidR="00C82E5F" w:rsidRPr="00C82E5F">
        <w:rPr>
          <w:rStyle w:val="CommentReference"/>
          <w:rFonts w:cstheme="minorHAnsi"/>
          <w:sz w:val="22"/>
          <w:szCs w:val="22"/>
        </w:rPr>
        <w:t xml:space="preserve">, but only for the </w:t>
      </w:r>
      <w:r w:rsidR="006937DD">
        <w:rPr>
          <w:rStyle w:val="CommentReference"/>
          <w:rFonts w:cstheme="minorHAnsi"/>
          <w:sz w:val="22"/>
          <w:szCs w:val="22"/>
        </w:rPr>
        <w:t>brief</w:t>
      </w:r>
      <w:r w:rsidR="00C82E5F" w:rsidRPr="00C82E5F">
        <w:rPr>
          <w:rStyle w:val="CommentReference"/>
          <w:rFonts w:cstheme="minorHAnsi"/>
          <w:sz w:val="22"/>
          <w:szCs w:val="22"/>
        </w:rPr>
        <w:t xml:space="preserve"> period of </w:t>
      </w:r>
      <w:r w:rsidR="006937DD">
        <w:rPr>
          <w:rStyle w:val="CommentReference"/>
          <w:rFonts w:cstheme="minorHAnsi"/>
          <w:sz w:val="22"/>
          <w:szCs w:val="22"/>
        </w:rPr>
        <w:t>time</w:t>
      </w:r>
      <w:r w:rsidR="00C82E5F" w:rsidRPr="00C82E5F">
        <w:rPr>
          <w:rStyle w:val="CommentReference"/>
          <w:rFonts w:cstheme="minorHAnsi"/>
          <w:sz w:val="22"/>
          <w:szCs w:val="22"/>
        </w:rPr>
        <w:t xml:space="preserve"> before the particles melt (&lt; 20 µs here). To estimate this affect, a </w:t>
      </w:r>
      <w:r w:rsidR="006937DD">
        <w:rPr>
          <w:rStyle w:val="CommentReference"/>
          <w:rFonts w:cstheme="minorHAnsi"/>
          <w:sz w:val="22"/>
          <w:szCs w:val="22"/>
        </w:rPr>
        <w:t xml:space="preserve">20 % </w:t>
      </w:r>
      <w:r w:rsidR="00C82E5F" w:rsidRPr="00C82E5F">
        <w:rPr>
          <w:rStyle w:val="CommentReference"/>
          <w:rFonts w:cstheme="minorHAnsi"/>
          <w:sz w:val="22"/>
          <w:szCs w:val="22"/>
        </w:rPr>
        <w:t>change in the initial powder absorption from 55 % to 44 % would amount to only a 0.14</w:t>
      </w:r>
      <w:r w:rsidR="002D08CA">
        <w:rPr>
          <w:rStyle w:val="CommentReference"/>
          <w:rFonts w:cstheme="minorHAnsi"/>
          <w:sz w:val="22"/>
          <w:szCs w:val="22"/>
        </w:rPr>
        <w:t> </w:t>
      </w:r>
      <w:r w:rsidR="00C82E5F" w:rsidRPr="00C82E5F">
        <w:rPr>
          <w:rStyle w:val="CommentReference"/>
          <w:rFonts w:cstheme="minorHAnsi"/>
          <w:sz w:val="22"/>
          <w:szCs w:val="22"/>
        </w:rPr>
        <w:t xml:space="preserve">% reduction in total energy absorbed over the 2.0 </w:t>
      </w:r>
      <w:proofErr w:type="spellStart"/>
      <w:r w:rsidR="00C82E5F" w:rsidRPr="00C82E5F">
        <w:rPr>
          <w:rStyle w:val="CommentReference"/>
          <w:rFonts w:cstheme="minorHAnsi"/>
          <w:sz w:val="22"/>
          <w:szCs w:val="22"/>
        </w:rPr>
        <w:t>ms</w:t>
      </w:r>
      <w:proofErr w:type="spellEnd"/>
      <w:r w:rsidR="00C82E5F" w:rsidRPr="00C82E5F">
        <w:rPr>
          <w:rStyle w:val="CommentReference"/>
          <w:rFonts w:cstheme="minorHAnsi"/>
          <w:sz w:val="22"/>
          <w:szCs w:val="22"/>
        </w:rPr>
        <w:t xml:space="preserve"> laser exposure in Figure 5(d).</w:t>
      </w:r>
      <w:r w:rsidR="006937DD">
        <w:rPr>
          <w:rStyle w:val="CommentReference"/>
          <w:rFonts w:cstheme="minorHAnsi"/>
          <w:sz w:val="22"/>
          <w:szCs w:val="22"/>
        </w:rPr>
        <w:t xml:space="preserve"> Therefore, this would seem to be too small to have much of an affect on melt pool dynamics much later in the exposure. </w:t>
      </w:r>
      <w:bookmarkStart w:id="6" w:name="_GoBack"/>
      <w:bookmarkEnd w:id="6"/>
    </w:p>
    <w:p w:rsidR="004C0B4F" w:rsidRDefault="004C0B4F" w:rsidP="004C0B4F">
      <w:pPr>
        <w:tabs>
          <w:tab w:val="left" w:pos="3060"/>
        </w:tabs>
        <w:spacing w:after="0" w:line="360" w:lineRule="auto"/>
        <w:ind w:firstLine="360"/>
      </w:pPr>
      <w:r>
        <w:t xml:space="preserve">The transition from an initially deep keyhole to a shallower one is primarily the result of metal vaporization and fluid dynamics. This observation is </w:t>
      </w:r>
      <w:r w:rsidR="00821BDC">
        <w:t>a result of</w:t>
      </w:r>
      <w:r>
        <w:t xml:space="preserve"> timescales where vaporization dominates at early times before the steady-state convective fluid flow is established. The initial keyhole forms very rapidly (&lt; 50 </w:t>
      </w:r>
      <w:r>
        <w:rPr>
          <w:rFonts w:cstheme="minorHAnsi"/>
        </w:rPr>
        <w:t>µ</w:t>
      </w:r>
      <w:r>
        <w:t>s), and thus the vaporization-induced recoil force is highly localized. Once the keyhole forms, the scanning laser is primarily incident to the front keyhole wall</w:t>
      </w:r>
      <w:r w:rsidR="00466290">
        <w:t xml:space="preserve"> </w:t>
      </w:r>
      <w:r>
        <w:fldChar w:fldCharType="begin" w:fldLock="1"/>
      </w:r>
      <w:r w:rsidR="00C82E5F">
        <w:instrText>ADDIN CSL_CITATION {"citationItems":[{"id":"ITEM-1","itemData":{"DOI":"10.3390/app10041487","author":[{"dropping-particle":"","family":"Fabbro","given":"Remy","non-dropping-particle":"","parse-names":false,"suffix":""}],"container-title":"Applied Sciences","id":"ITEM-1","issue":"1487","issued":{"date-parts":[["2020"]]},"page":"1-22","title":"Depth Dependence and Keyhole Stability at Threshold, for Different Laser Welding Regimes","type":"article-journal","volume":"10"},"uris":["http://www.mendeley.com/documents/?uuid=3aa2539e-b436-4a5b-8289-7cc6060ea20e"]}],"mendeley":{"formattedCitation":"[44]","plainTextFormattedCitation":"[44]","previouslyFormattedCitation":"[44]"},"properties":{"noteIndex":0},"schema":"https://github.com/citation-style-language/schema/raw/master/csl-citation.json"}</w:instrText>
      </w:r>
      <w:r>
        <w:fldChar w:fldCharType="separate"/>
      </w:r>
      <w:r w:rsidR="008A576B" w:rsidRPr="008A576B">
        <w:rPr>
          <w:noProof/>
        </w:rPr>
        <w:t>[44]</w:t>
      </w:r>
      <w:r>
        <w:fldChar w:fldCharType="end"/>
      </w:r>
      <w:r>
        <w:t xml:space="preserve"> making it the hottest surface with the strongest vaporization. The metal vapor is released normal to this surface, but at early times is deflected upwards by the rear keyhole wall</w:t>
      </w:r>
      <w:r w:rsidR="00466290">
        <w:t xml:space="preserve"> </w:t>
      </w:r>
      <w:r>
        <w:fldChar w:fldCharType="begin" w:fldLock="1"/>
      </w:r>
      <w:r w:rsidR="00C82E5F">
        <w:instrText>ADDIN CSL_CITATION {"citationItems":[{"id":"ITEM-1","itemData":{"DOI":"10.1088/0022-3727/39/2/023","ISBN":"0022-3727","ISSN":"00223727","PMID":"22352717","abstract":"We discuss the effects of the interaction between the vapour generated by the ablation process occurring on the front keyhole wall (KW) during deep penetration Nd-Yag laser welding and the surrounding metallic melt pool. It is shown that the inclination of the front KW determines the importance of this process. At low welding velocities, the front KW inclination is small and therefore the drag forces induced by the expanding vapour accelerates a liquid thin film around the keyhole and parallel to its axis. At high welding velocities, the front KW inclination becomes large, and the evaporation process is very important. Therefore the expanding metallic vapour impinges on the rear KW and opens the keyhole aperture. These effects localize the droplet generation process. By using an adequate side gas jet nozzle, we show that we can stabilize the melt pool fluctuations, and therefore suppress droplet generation and improve the weld seam quality.","author":[{"dropping-particle":"","family":"Fabbro","given":"R??my","non-dropping-particle":"","parse-names":false,"suffix":""},{"dropping-particle":"","family":"Slimani","given":"Sonia","non-dropping-particle":"","parse-names":false,"suffix":""},{"dropping-particle":"","family":"Doudet","given":"Ivan","non-dropping-particle":"","parse-names":false,"suffix":""},{"dropping-particle":"","family":"Coste","given":"Fr??d??ric","non-dropping-particle":"","parse-names":false,"suffix":""},{"dropping-particle":"","family":"Briand","given":"Francis","non-dropping-particle":"","parse-names":false,"suffix":""}],"container-title":"Journal of Physics D: Applied Physics","id":"ITEM-1","issue":"2","issued":{"date-parts":[["2006"]]},"page":"394-400","title":"Experimental study of the dynamical coupling between the induced vapour plume and the melt pool for Nd-Yag CW laser welding","type":"article-journal","volume":"39"},"uris":["http://www.mendeley.com/documents/?uuid=6be9e01b-71f9-4aee-8452-c322f73e37b0"]}],"mendeley":{"formattedCitation":"[51]","plainTextFormattedCitation":"[51]","previouslyFormattedCitation":"[51]"},"properties":{"noteIndex":0},"schema":"https://github.com/citation-style-language/schema/raw/master/csl-citation.json"}</w:instrText>
      </w:r>
      <w:r>
        <w:fldChar w:fldCharType="separate"/>
      </w:r>
      <w:r w:rsidR="00C82E5F" w:rsidRPr="00C82E5F">
        <w:rPr>
          <w:noProof/>
        </w:rPr>
        <w:t>[51]</w:t>
      </w:r>
      <w:r>
        <w:fldChar w:fldCharType="end"/>
      </w:r>
      <w:r>
        <w:t xml:space="preserve">. This creates a fricative force from the vapor against the rear keyhole wall that </w:t>
      </w:r>
      <w:r w:rsidR="002C622E">
        <w:t xml:space="preserve">eventually </w:t>
      </w:r>
      <w:r>
        <w:t>acts to move molten metal away. Simultaneously, a strong Marangoni convection develops near the rear keyhole wall that moves the hotter molten metal towards the colder region, in the direction opposite to the laser scan</w:t>
      </w:r>
      <w:r w:rsidR="00466290">
        <w:t xml:space="preserve"> </w:t>
      </w:r>
      <w:r>
        <w:fldChar w:fldCharType="begin" w:fldLock="1"/>
      </w:r>
      <w:r w:rsidR="00C82E5F">
        <w:instrText>ADDIN CSL_CITATION {"citationItems":[{"id":"ITEM-1","itemData":{"DOI":"10.1088/0022-3727/43/44/445501","ISSN":"00223727","abstract":"One usually defines the main characteristic of the welding performances of a given laser system by its 'penetration curve' that corresponds to the welding depth as a function of the welding speed V(w) for a given set of operating parameters. Analysis of a penetration curve is interesting and gives very fruitful results. Coupled with high-speed video imaging of melt pool surface and ejected plume behaviour, the analysis of this penetration curve on a very large range of welding speeds, typically from 0 to 50 m min(-1), has allowed us to observe very different and characteristic regimes. These regimes are mainly characterized by the physical processes by which they impede the laser beam penetration inside the material. We show that it is only at rather high welding speeds that these limiting processes are reduced. Consequently, the scaling law of welding depth with welding speed is in agreement with adapted modelling of this process. On the other hand, as the welding speed is reduced, different effects depending on the weld pool dynamics and plume interaction strongly disturb the keyhole stability and are responsible for the deviation of the penetration curve from the previous modelling that agrees with a 1/V(w) scaling law. A corresponding criterion for the occurrence of this effect is defined.","author":[{"dropping-particle":"","family":"Fabbro","given":"R.","non-dropping-particle":"","parse-names":false,"suffix":""}],"container-title":"Journal of Physics D: Applied Physics","id":"ITEM-1","issue":"44","issued":{"date-parts":[["2010"]]},"title":"Melt pool and keyhole behaviour analysis for deep penetration laser welding","type":"article-journal","volume":"43"},"uris":["http://www.mendeley.com/documents/?uuid=780f77fd-cabc-4e25-9428-41b40dacb806"]},{"id":"ITEM-2","itemData":{"DOI":"10.1103/PhysRevApplied.11.064054","ISSN":"2331-7019","author":[{"dropping-particle":"","family":"Kouraytem","given":"Nadia","non-dropping-particle":"","parse-names":false,"suffix":""},{"dropping-particle":"","family":"Li","given":"Xuxiao","non-dropping-particle":"","parse-names":false,"suffix":""},{"dropping-particle":"","family":"Cunningham","given":"Ross","non-dropping-particle":"","parse-names":false,"suffix":""},{"dropping-particle":"","family":"Zhao","given":"Cang","non-dropping-particle":"","parse-names":false,"suffix":""},{"dropping-particle":"","family":"Parab","given":"Niranjan","non-dropping-particle":"","parse-names":false,"suffix":""},{"dropping-particle":"","family":"Sun","given":"Tao","non-dropping-particle":"","parse-names":false,"suffix":""},{"dropping-particle":"","family":"Rollett","given":"Anthony D.","non-dropping-particle":"","parse-names":false,"suffix":""},{"dropping-particle":"","family":"Spear","given":"Ashley D.","non-dropping-particle":"","parse-names":false,"suffix":""},{"dropping-particle":"","family":"Tan","given":"Wenda","non-dropping-particle":"","parse-names":false,"suffix":""}],"container-title":"Physical Review Applied","id":"ITEM-2","issue":"6","issued":{"date-parts":[["2019"]]},"page":"064054","publisher":"American Physical Society","title":"Effect of Laser-Matter Interaction on Molten Pool Flow and Keyhole Dynamics","type":"article-journal","volume":"11"},"uris":["http://www.mendeley.com/documents/?uuid=9f02e859-a067-4b75-9b25-6d427a451fdb"]}],"mendeley":{"formattedCitation":"[11,52]","plainTextFormattedCitation":"[11,52]","previouslyFormattedCitation":"[11,52]"},"properties":{"noteIndex":0},"schema":"https://github.com/citation-style-language/schema/raw/master/csl-citation.json"}</w:instrText>
      </w:r>
      <w:r>
        <w:fldChar w:fldCharType="separate"/>
      </w:r>
      <w:r w:rsidR="00C82E5F" w:rsidRPr="00C82E5F">
        <w:rPr>
          <w:noProof/>
        </w:rPr>
        <w:t>[11,52]</w:t>
      </w:r>
      <w:r>
        <w:fldChar w:fldCharType="end"/>
      </w:r>
      <w:r>
        <w:t xml:space="preserve">. In time, these effects act together to lower the height of the rear keyhole rim. As the keyhole opens </w:t>
      </w:r>
      <w:r w:rsidRPr="00F87823">
        <w:t>and shallows</w:t>
      </w:r>
      <w:r>
        <w:t xml:space="preserve">, fewer multiple reflections occur which lowers the total energy absorbed. </w:t>
      </w:r>
    </w:p>
    <w:p w:rsidR="004C0B4F" w:rsidRDefault="004C0B4F" w:rsidP="004C0B4F">
      <w:pPr>
        <w:spacing w:line="360" w:lineRule="auto"/>
        <w:ind w:firstLine="360"/>
      </w:pPr>
      <w:r>
        <w:t>This sudden change in keyhole aspect ratio can cause the collapse of keyhole walls, which must be mitigated to achieve a high quality as-built part</w:t>
      </w:r>
      <w:r w:rsidR="00466290">
        <w:t xml:space="preserve"> </w:t>
      </w:r>
      <w:r>
        <w:fldChar w:fldCharType="begin" w:fldLock="1"/>
      </w:r>
      <w:r w:rsidR="00C82E5F">
        <w:instrText>ADDIN CSL_CITATION {"citationItems":[{"id":"ITEM-1","itemData":{"DOI":"10.1038/s41467-019-10009-2","ISBN":"4146701910","ISSN":"20411723","abstract":"Laser powder bed fusion additive manufacturing is an emerging 3D printing technique for the fabrication of advanced metal components. Widespread adoption of it and similar additive technologies is hampered by poor understanding of laser-metal interactions under such extreme thermal regimes. Here, we elucidate the mechanism of pore formation and liquid-solid interface dynamics during typical laser powder bed fusion conditions using in situ X-ray imaging and multi-physics simulations. Pores are revealed to form during changes in laser scan velocity due to the rapid formation then collapse of deep keyhole depressions in the surface which traps inert shielding gas in the solidifying metal. We develop a universal mitigation strategy which eliminates this pore formation process and improves the geometric quality of melt tracks. Our results provide insight into the physics of laser-metal interaction and demonstrate the potential for science-based approaches to improve confidence in components produced by laser powder bed fusion.","author":[{"dropping-particle":"","family":"Martin","given":"Aiden A.","non-dropping-particle":"","parse-names":false,"suffix":""},{"dropping-particle":"","family":"Calta","given":"Nicholas P.","non-dropping-particle":"","parse-names":false,"suffix":""},{"dropping-particle":"","family":"Khairallah","given":"Saad A.","non-dropping-particle":"","parse-names":false,"suffix":""},{"dropping-particle":"","family":"Wang","given":"Jenny","non-dropping-particle":"","parse-names":false,"suffix":""},{"dropping-particle":"","family":"Depond","given":"Phillip J.","non-dropping-particle":"","parse-names":false,"suffix":""},{"dropping-particle":"","family":"Fong","given":"Anthony Y.","non-dropping-particle":"","parse-names":false,"suffix":""},{"dropping-particle":"","family":"Thampy","given":"Vivek","non-dropping-particle":"","parse-names":false,"suffix":""},{"dropping-particle":"","family":"Guss","given":"Gabe M.","non-dropping-particle":"","parse-names":false,"suffix":""},{"dropping-particle":"","family":"Kiss","given":"Andrew M.","non-dropping-particle":"","parse-names":false,"suffix":""},{"dropping-particle":"","family":"Stone","given":"Kevin H.","non-dropping-particle":"","parse-names":false,"suffix":""},{"dropping-particle":"","family":"Tassone","given":"Christopher J.","non-dropping-particle":"","parse-names":false,"suffix":""},{"dropping-particle":"","family":"Nelson Weker","given":"Johanna","non-dropping-particle":"","parse-names":false,"suffix":""},{"dropping-particle":"","family":"Toney","given":"Michael F.","non-dropping-particle":"","parse-names":false,"suffix":""},{"dropping-particle":"","family":"Buuren","given":"Tony","non-dropping-particle":"van","parse-names":false,"suffix":""},{"dropping-particle":"","family":"Matthews","given":"Manyalibo J.","non-dropping-particle":"","parse-names":false,"suffix":""}],"container-title":"Nature Communications","id":"ITEM-1","issued":{"date-parts":[["2019"]]},"page":"1987","publisher":"Springer US","title":"Dynamics of pore formation during laser powder bed fusion additive manufacturing","type":"article-journal","volume":"10"},"uris":["http://www.mendeley.com/documents/?uuid=705d2fb3-409d-45c0-8f6d-e20ac8ad896f"]}],"mendeley":{"formattedCitation":"[48]","plainTextFormattedCitation":"[48]","previouslyFormattedCitation":"[48]"},"properties":{"noteIndex":0},"schema":"https://github.com/citation-style-language/schema/raw/master/csl-citation.json"}</w:instrText>
      </w:r>
      <w:r>
        <w:fldChar w:fldCharType="separate"/>
      </w:r>
      <w:r w:rsidR="008A576B" w:rsidRPr="008A576B">
        <w:rPr>
          <w:noProof/>
        </w:rPr>
        <w:t>[48]</w:t>
      </w:r>
      <w:r>
        <w:fldChar w:fldCharType="end"/>
      </w:r>
      <w:r>
        <w:t xml:space="preserve">. As we find that this change occurs shortly after laser illumination begins (&lt; 1 </w:t>
      </w:r>
      <w:proofErr w:type="spellStart"/>
      <w:r>
        <w:t>ms</w:t>
      </w:r>
      <w:proofErr w:type="spellEnd"/>
      <w:r>
        <w:t xml:space="preserve">), scan strategies such as “island” and “sky-write” techniques, which require thousands of </w:t>
      </w:r>
      <w:proofErr w:type="gramStart"/>
      <w:r>
        <w:t>laser</w:t>
      </w:r>
      <w:proofErr w:type="gramEnd"/>
      <w:r>
        <w:t xml:space="preserve"> starts and stops throughout a build, would be most significantly affected. A drastic keyhole morphological change is also seen in LPBF as a scanned laser beam turns a corner, although in this case, due to a change in laser dwell time as the scan speed slows then accelerates creating so-called turnaround pores</w:t>
      </w:r>
      <w:r w:rsidR="00466290">
        <w:t xml:space="preserve"> </w:t>
      </w:r>
      <w:r>
        <w:fldChar w:fldCharType="begin" w:fldLock="1"/>
      </w:r>
      <w:r w:rsidR="00C82E5F">
        <w:instrText>ADDIN CSL_CITATION {"citationItems":[{"id":"ITEM-1","itemData":{"DOI":"10.1038/s41467-019-10009-2","ISBN":"4146701910","ISSN":"20411723","abstract":"Laser powder bed fusion additive manufacturing is an emerging 3D printing technique for the fabrication of advanced metal components. Widespread adoption of it and similar additive technologies is hampered by poor understanding of laser-metal interactions under such extreme thermal regimes. Here, we elucidate the mechanism of pore formation and liquid-solid interface dynamics during typical laser powder bed fusion conditions using in situ X-ray imaging and multi-physics simulations. Pores are revealed to form during changes in laser scan velocity due to the rapid formation then collapse of deep keyhole depressions in the surface which traps inert shielding gas in the solidifying metal. We develop a universal mitigation strategy which eliminates this pore formation process and improves the geometric quality of melt tracks. Our results provide insight into the physics of laser-metal interaction and demonstrate the potential for science-based approaches to improve confidence in components produced by laser powder bed fusion.","author":[{"dropping-particle":"","family":"Martin","given":"Aiden A.","non-dropping-particle":"","parse-names":false,"suffix":""},{"dropping-particle":"","family":"Calta","given":"Nicholas P.","non-dropping-particle":"","parse-names":false,"suffix":""},{"dropping-particle":"","family":"Khairallah","given":"Saad A.","non-dropping-particle":"","parse-names":false,"suffix":""},{"dropping-particle":"","family":"Wang","given":"Jenny","non-dropping-particle":"","parse-names":false,"suffix":""},{"dropping-particle":"","family":"Depond","given":"Phillip J.","non-dropping-particle":"","parse-names":false,"suffix":""},{"dropping-particle":"","family":"Fong","given":"Anthony Y.","non-dropping-particle":"","parse-names":false,"suffix":""},{"dropping-particle":"","family":"Thampy","given":"Vivek","non-dropping-particle":"","parse-names":false,"suffix":""},{"dropping-particle":"","family":"Guss","given":"Gabe M.","non-dropping-particle":"","parse-names":false,"suffix":""},{"dropping-particle":"","family":"Kiss","given":"Andrew M.","non-dropping-particle":"","parse-names":false,"suffix":""},{"dropping-particle":"","family":"Stone","given":"Kevin H.","non-dropping-particle":"","parse-names":false,"suffix":""},{"dropping-particle":"","family":"Tassone","given":"Christopher J.","non-dropping-particle":"","parse-names":false,"suffix":""},{"dropping-particle":"","family":"Nelson Weker","given":"Johanna","non-dropping-particle":"","parse-names":false,"suffix":""},{"dropping-particle":"","family":"Toney","given":"Michael F.","non-dropping-particle":"","parse-names":false,"suffix":""},{"dropping-particle":"","family":"Buuren","given":"Tony","non-dropping-particle":"van","parse-names":false,"suffix":""},{"dropping-particle":"","family":"Matthews","given":"Manyalibo J.","non-dropping-particle":"","parse-names":false,"suffix":""}],"container-title":"Nature Communications","id":"ITEM-1","issued":{"date-parts":[["2019"]]},"page":"1987","publisher":"Springer US","title":"Dynamics of pore formation during laser powder bed fusion additive manufacturing","type":"article-journal","volume":"10"},"uris":["http://www.mendeley.com/documents/?uuid=705d2fb3-409d-45c0-8f6d-e20ac8ad896f"]}],"mendeley":{"formattedCitation":"[48]","plainTextFormattedCitation":"[48]","previouslyFormattedCitation":"[48]"},"properties":{"noteIndex":0},"schema":"https://github.com/citation-style-language/schema/raw/master/csl-citation.json"}</w:instrText>
      </w:r>
      <w:r>
        <w:fldChar w:fldCharType="separate"/>
      </w:r>
      <w:r w:rsidR="008A576B" w:rsidRPr="008A576B">
        <w:rPr>
          <w:noProof/>
        </w:rPr>
        <w:t>[48]</w:t>
      </w:r>
      <w:r>
        <w:fldChar w:fldCharType="end"/>
      </w:r>
      <w:r>
        <w:t xml:space="preserve">. Based on our findings, this sudden change in keyhole aspect </w:t>
      </w:r>
      <w:r>
        <w:lastRenderedPageBreak/>
        <w:t xml:space="preserve">ratio should also be detectable by a total backscattered light detection system allowing for the possibility of real-time detection. </w:t>
      </w:r>
    </w:p>
    <w:p w:rsidR="004C0B4F" w:rsidRPr="00D64A25" w:rsidRDefault="00D76E7D" w:rsidP="00D76E7D">
      <w:pPr>
        <w:pStyle w:val="ListParagraph"/>
        <w:numPr>
          <w:ilvl w:val="1"/>
          <w:numId w:val="1"/>
        </w:numPr>
        <w:spacing w:line="360" w:lineRule="auto"/>
      </w:pPr>
      <w:r>
        <w:t xml:space="preserve"> </w:t>
      </w:r>
      <w:r w:rsidR="004C0B4F" w:rsidRPr="00D64A25">
        <w:t xml:space="preserve">Dynamic Keyhole Depth and Absorption </w:t>
      </w:r>
      <w:r w:rsidR="002C622E">
        <w:t>E</w:t>
      </w:r>
      <w:r w:rsidR="004C0B4F" w:rsidRPr="00D64A25">
        <w:t xml:space="preserve">xamined with </w:t>
      </w:r>
      <w:r w:rsidR="002C622E">
        <w:t xml:space="preserve">a </w:t>
      </w:r>
      <w:r w:rsidR="004C0B4F" w:rsidRPr="00D64A25">
        <w:t>Normalized Enthalpy Model</w:t>
      </w:r>
    </w:p>
    <w:p w:rsidR="004C0B4F" w:rsidRDefault="004C0B4F" w:rsidP="004C0B4F">
      <w:pPr>
        <w:spacing w:line="360" w:lineRule="auto"/>
        <w:ind w:firstLine="360"/>
      </w:pPr>
      <w:r>
        <w:t>The data presented thus far demonstrate the strong connection between relative changes to the backscattered light and changes in the vapor depression aspect ratio. However, since our ISR was calibrated to calculate absolute absorptance, a more quantitative assessment is also possible. Recently, it has been demonstrated that the keyhole depth can be estimated from the normalized enthalpy of the melt pool system</w:t>
      </w:r>
      <w:r w:rsidR="00466290">
        <w:t xml:space="preserve"> </w:t>
      </w:r>
      <w:r>
        <w:fldChar w:fldCharType="begin" w:fldLock="1"/>
      </w:r>
      <w:r w:rsidR="00C82E5F">
        <w:instrText>ADDIN CSL_CITATION {"citationItems":[{"id":"ITEM-1","itemData":{"author":[{"dropping-particle":"","family":"King","given":"Wayne E.","non-dropping-particle":"","parse-names":false,"suffix":""},{"dropping-particle":"","family":"Barth","given":"Holly D.","non-dropping-particle":"","parse-names":false,"suffix":""},{"dropping-particle":"","family":"Castillo","given":"Victor M.","non-dropping-particle":"","parse-names":false,"suffix":""},{"dropping-particle":"","family":"Gallegos","given":"Gilbert F.","non-dropping-particle":"","parse-names":false,"suffix":""},{"dropping-particle":"","family":"Gibbs","given":"John W.","non-dropping-particle":"","parse-names":false,"suffix":""},{"dropping-particle":"","family":"Hahn","given":"Douglas E.","non-dropping-particle":"","parse-names":false,"suffix":""},{"dropping-particle":"","family":"Kamath","given":"Chandrika","non-dropping-particle":"","parse-names":false,"suffix":""},{"dropping-particle":"","family":"Rubenchik","given":"Alexander M.","non-dropping-particle":"","parse-names":false,"suffix":""}],"container-title":"Journal of Materials Processing Tech.","id":"ITEM-1","issue":"12","issued":{"date-parts":[["2014"]]},"page":"2915-2925","title":"Observation of keyhole-mode laser melting in laser powder-bed fusion additive manufacturing","type":"article-journal","volume":"214"},"uris":["http://www.mendeley.com/documents/?uuid=2811e2a8-4382-4a6a-9b87-d69dfde224ce"]},{"id":"ITEM-2","itemData":{"DOI":"10.1016/j.jmatprotec.2018.02.034","ISSN":"09240136","abstract":"The evaluation of simple thermal model of selective laser melting (SLM) process shows that the temperature distribution in the sample is characterized by two dimensionless parameters: normalized enthalpy and the ratio of dwell time to the thermal diffusion time. We demonstrated that the melt depth data taken for different machines for different materials collapsed in one curve, making possible to rescale the optimal processing parameters between the different materials and machines. The melt pool depth, width and the length are the universal function of these two parameters. Within the operational range of parameters for SLM these functions can be interpolated by the simple algebraic expressions given the possibility to reduce the calculation of the melt pool characteristic to spreadsheet model.","author":[{"dropping-particle":"","family":"Rubenchik","given":"Alexander M.","non-dropping-particle":"","parse-names":false,"suffix":""},{"dropping-particle":"","family":"King","given":"Wayne E.","non-dropping-particle":"","parse-names":false,"suffix":""},{"dropping-particle":"","family":"Wu","given":"Sheldon S.","non-dropping-particle":"","parse-names":false,"suffix":""}],"container-title":"Journal of Materials Processing Technology","id":"ITEM-2","issue":"October 2017","issued":{"date-parts":[["2018"]]},"page":"234-243","publisher":"Elsevier","title":"Scaling laws for the additive manufacturing","type":"article-journal","volume":"257"},"uris":["http://www.mendeley.com/documents/?uuid=10519909-b16c-4db8-af3b-53f498e622fd","http://www.mendeley.com/documents/?uuid=c34351b2-f938-4b0d-8509-4c19fb0a6abb"]},{"id":"ITEM-3","itemData":{"DOI":"10.1002/adem.201900185","ISSN":"1438-1656","author":[{"dropping-particle":"","family":"Ye","given":"Jianchao","non-dropping-particle":"","parse-names":false,"suffix":""},{"dropping-particle":"","family":"Khairallah","given":"Saad A.","non-dropping-particle":"","parse-names":false,"suffix":""},{"dropping-particle":"","family":"Rubenchik","given":"Alexander M.","non-dropping-particle":"","parse-names":false,"suffix":""},{"dropping-particle":"","family":"Crumb","given":"Michael F.","non-dropping-particle":"","parse-names":false,"suffix":""},{"dropping-particle":"","family":"Guss","given":"Gabe","non-dropping-particle":"","parse-names":false,"suffix":""},{"dropping-particle":"","family":"Belak","given":"Jim","non-dropping-particle":"","parse-names":false,"suffix":""},{"dropping-particle":"","family":"Matthews","given":"Manyalibo J.","non-dropping-particle":"","parse-names":false,"suffix":""}],"container-title":"Advanced Engineering Materials","id":"ITEM-3","issued":{"date-parts":[["2019"]]},"page":"1900185","title":"Energy Coupling Mechanisms and Scaling Behavior Associated with Laser Powder Bed Fusion Additive Manufacturing","type":"article-journal","volume":"1900185"},"uris":["http://www.mendeley.com/documents/?uuid=c640957e-56dc-4e28-9e5e-f47fde9a59e1"]}],"mendeley":{"formattedCitation":"[6,24,53]","plainTextFormattedCitation":"[6,24,53]","previouslyFormattedCitation":"[6,24,53]"},"properties":{"noteIndex":0},"schema":"https://github.com/citation-style-language/schema/raw/master/csl-citation.json"}</w:instrText>
      </w:r>
      <w:r>
        <w:fldChar w:fldCharType="separate"/>
      </w:r>
      <w:r w:rsidR="00C82E5F" w:rsidRPr="00C82E5F">
        <w:rPr>
          <w:noProof/>
        </w:rPr>
        <w:t>[6,24,53]</w:t>
      </w:r>
      <w:r>
        <w:fldChar w:fldCharType="end"/>
      </w:r>
      <w:r>
        <w:t xml:space="preserve">. </w:t>
      </w:r>
      <w:proofErr w:type="spellStart"/>
      <w:r>
        <w:t>Rubenchik</w:t>
      </w:r>
      <w:proofErr w:type="spellEnd"/>
      <w:r>
        <w:t xml:space="preserve">, </w:t>
      </w:r>
      <w:r w:rsidRPr="00A45FD8">
        <w:rPr>
          <w:i/>
          <w:iCs/>
        </w:rPr>
        <w:t>et al.</w:t>
      </w:r>
      <w:r>
        <w:t xml:space="preserve"> show that the keyhole depth, </w:t>
      </w:r>
      <w:r w:rsidRPr="001C7F4A">
        <w:rPr>
          <w:rFonts w:ascii="Cambria Math" w:hAnsi="Cambria Math"/>
          <w:i/>
          <w:iCs/>
        </w:rPr>
        <w:t>d</w:t>
      </w:r>
      <w:r>
        <w:t xml:space="preserve">, normalized by the thermal diffusion length, </w:t>
      </w:r>
      <w:r w:rsidRPr="001C7F4A">
        <w:rPr>
          <w:rFonts w:ascii="Cambria Math" w:hAnsi="Cambria Math"/>
          <w:i/>
          <w:iCs/>
        </w:rPr>
        <w:t>L</w:t>
      </w:r>
      <w:r>
        <w:rPr>
          <w:rFonts w:ascii="Cambria Math" w:hAnsi="Cambria Math"/>
          <w:i/>
          <w:iCs/>
          <w:vertAlign w:val="subscript"/>
        </w:rPr>
        <w:t>th</w:t>
      </w:r>
      <w:r>
        <w:t xml:space="preserve">, is linearly dependent on the total enthalpy normalized by the enthalpy of melting, </w:t>
      </w:r>
      <w:r w:rsidRPr="001C7F4A">
        <w:rPr>
          <w:rFonts w:ascii="Cambria Math" w:hAnsi="Cambria Math"/>
          <w:i/>
          <w:iCs/>
        </w:rPr>
        <w:t>H</w:t>
      </w:r>
      <w:r w:rsidRPr="001C7F4A">
        <w:rPr>
          <w:rFonts w:ascii="Cambria Math" w:hAnsi="Cambria Math"/>
          <w:i/>
          <w:iCs/>
          <w:vertAlign w:val="subscript"/>
        </w:rPr>
        <w:t>m</w:t>
      </w:r>
      <w:r w:rsidR="00466290">
        <w:rPr>
          <w:rFonts w:ascii="Cambria Math" w:hAnsi="Cambria Math"/>
          <w:i/>
          <w:iCs/>
          <w:vertAlign w:val="subscript"/>
        </w:rPr>
        <w:t xml:space="preserve"> </w:t>
      </w:r>
      <w:r>
        <w:rPr>
          <w:rFonts w:ascii="Cambria Math" w:hAnsi="Cambria Math"/>
          <w:i/>
          <w:iCs/>
          <w:vertAlign w:val="subscript"/>
        </w:rPr>
        <w:fldChar w:fldCharType="begin" w:fldLock="1"/>
      </w:r>
      <w:r w:rsidR="00C82E5F">
        <w:rPr>
          <w:rFonts w:ascii="Cambria Math" w:hAnsi="Cambria Math"/>
          <w:i/>
          <w:iCs/>
          <w:vertAlign w:val="subscript"/>
        </w:rPr>
        <w:instrText>ADDIN CSL_CITATION {"citationItems":[{"id":"ITEM-1","itemData":{"DOI":"10.1016/j.jmatprotec.2018.02.034","ISSN":"09240136","abstract":"The evaluation of simple thermal model of selective laser melting (SLM) process shows that the temperature distribution in the sample is characterized by two dimensionless parameters: normalized enthalpy and the ratio of dwell time to the thermal diffusion time. We demonstrated that the melt depth data taken for different machines for different materials collapsed in one curve, making possible to rescale the optimal processing parameters between the different materials and machines. The melt pool depth, width and the length are the universal function of these two parameters. Within the operational range of parameters for SLM these functions can be interpolated by the simple algebraic expressions given the possibility to reduce the calculation of the melt pool characteristic to spreadsheet model.","author":[{"dropping-particle":"","family":"Rubenchik","given":"Alexander M.","non-dropping-particle":"","parse-names":false,"suffix":""},{"dropping-particle":"","family":"King","given":"Wayne E.","non-dropping-particle":"","parse-names":false,"suffix":""},{"dropping-particle":"","family":"Wu","given":"Sheldon S.","non-dropping-particle":"","parse-names":false,"suffix":""}],"container-title":"Journal of Materials Processing Technology","id":"ITEM-1","issue":"October 2017","issued":{"date-parts":[["2018"]]},"page":"234-243","publisher":"Elsevier","title":"Scaling laws for the additive manufacturing","type":"article-journal","volume":"257"},"uris":["http://www.mendeley.com/documents/?uuid=10519909-b16c-4db8-af3b-53f498e622fd"]}],"mendeley":{"formattedCitation":"[53]","plainTextFormattedCitation":"[53]","previouslyFormattedCitation":"[53]"},"properties":{"noteIndex":0},"schema":"https://github.com/citation-style-language/schema/raw/master/csl-citation.json"}</w:instrText>
      </w:r>
      <w:r>
        <w:rPr>
          <w:rFonts w:ascii="Cambria Math" w:hAnsi="Cambria Math"/>
          <w:i/>
          <w:iCs/>
          <w:vertAlign w:val="subscript"/>
        </w:rPr>
        <w:fldChar w:fldCharType="separate"/>
      </w:r>
      <w:r w:rsidR="00C82E5F" w:rsidRPr="00C82E5F">
        <w:rPr>
          <w:rFonts w:ascii="Cambria Math" w:hAnsi="Cambria Math"/>
          <w:iCs/>
          <w:noProof/>
        </w:rPr>
        <w:t>[53]</w:t>
      </w:r>
      <w:r>
        <w:rPr>
          <w:rFonts w:ascii="Cambria Math" w:hAnsi="Cambria Math"/>
          <w:i/>
          <w:iCs/>
          <w:vertAlign w:val="subscript"/>
        </w:rPr>
        <w:fldChar w:fldCharType="end"/>
      </w:r>
      <w:r>
        <w:t>. This model has the intuitive interpretation that additional absorbed energy in excess of that required for melting is responsible for determining the melt pool depth. This is a simplified model as it does not consider convective or evaporation energy losses, yet it has been shown to be universally true for a wide range of materials including Ti-6Al-4V, stainless steel, and nickel-based superalloy Inconel 625</w:t>
      </w:r>
      <w:r w:rsidR="00466290">
        <w:t xml:space="preserve"> </w:t>
      </w:r>
      <w:r>
        <w:fldChar w:fldCharType="begin" w:fldLock="1"/>
      </w:r>
      <w:r w:rsidR="00C82E5F">
        <w:instrText>ADDIN CSL_CITATION {"citationItems":[{"id":"ITEM-1","itemData":{"DOI":"10.1002/adem.201900185","ISSN":"1438-1656","author":[{"dropping-particle":"","family":"Ye","given":"Jianchao","non-dropping-particle":"","parse-names":false,"suffix":""},{"dropping-particle":"","family":"Khairallah","given":"Saad A.","non-dropping-particle":"","parse-names":false,"suffix":""},{"dropping-particle":"","family":"Rubenchik","given":"Alexander M.","non-dropping-particle":"","parse-names":false,"suffix":""},{"dropping-particle":"","family":"Crumb","given":"Michael F.","non-dropping-particle":"","parse-names":false,"suffix":""},{"dropping-particle":"","family":"Guss","given":"Gabe","non-dropping-particle":"","parse-names":false,"suffix":""},{"dropping-particle":"","family":"Belak","given":"Jim","non-dropping-particle":"","parse-names":false,"suffix":""},{"dropping-particle":"","family":"Matthews","given":"Manyalibo J.","non-dropping-particle":"","parse-names":false,"suffix":""}],"container-title":"Advanced Engineering Materials","id":"ITEM-1","issued":{"date-parts":[["2019"]]},"page":"1900185","title":"Energy Coupling Mechanisms and Scaling Behavior Associated with Laser Powder Bed Fusion Additive Manufacturing","type":"article-journal","volume":"1900185"},"uris":["http://www.mendeley.com/documents/?uuid=c640957e-56dc-4e28-9e5e-f47fde9a59e1"]},{"id":"ITEM-2","itemData":{"DOI":"10.1016/j.jmatprotec.2018.02.034","ISSN":"09240136","abstract":"The evaluation of simple thermal model of selective laser melting (SLM) process shows that the temperature distribution in the sample is characterized by two dimensionless parameters: normalized enthalpy and the ratio of dwell time to the thermal diffusion time. We demonstrated that the melt depth data taken for different machines for different materials collapsed in one curve, making possible to rescale the optimal processing parameters between the different materials and machines. The melt pool depth, width and the length are the universal function of these two parameters. Within the operational range of parameters for SLM these functions can be interpolated by the simple algebraic expressions given the possibility to reduce the calculation of the melt pool characteristic to spreadsheet model.","author":[{"dropping-particle":"","family":"Rubenchik","given":"Alexander M.","non-dropping-particle":"","parse-names":false,"suffix":""},{"dropping-particle":"","family":"King","given":"Wayne E.","non-dropping-particle":"","parse-names":false,"suffix":""},{"dropping-particle":"","family":"Wu","given":"Sheldon S.","non-dropping-particle":"","parse-names":false,"suffix":""}],"container-title":"Journal of Materials Processing Technology","id":"ITEM-2","issue":"October 2017","issued":{"date-parts":[["2018"]]},"page":"234-243","publisher":"Elsevier","title":"Scaling laws for the additive manufacturing","type":"article-journal","volume":"257"},"uris":["http://www.mendeley.com/documents/?uuid=10519909-b16c-4db8-af3b-53f498e622fd"]}],"mendeley":{"formattedCitation":"[24,53]","plainTextFormattedCitation":"[24,53]","previouslyFormattedCitation":"[24,53]"},"properties":{"noteIndex":0},"schema":"https://github.com/citation-style-language/schema/raw/master/csl-citation.json"}</w:instrText>
      </w:r>
      <w:r>
        <w:fldChar w:fldCharType="separate"/>
      </w:r>
      <w:r w:rsidR="00C82E5F" w:rsidRPr="00C82E5F">
        <w:rPr>
          <w:noProof/>
        </w:rPr>
        <w:t>[24,53]</w:t>
      </w:r>
      <w:r>
        <w:fldChar w:fldCharType="end"/>
      </w:r>
      <w:r>
        <w:t xml:space="preserve">. In our experiments, we test the validity of this model during a single laser exposure by calculating the normalized enthalpy, </w:t>
      </w:r>
      <w:r w:rsidRPr="001C7F4A">
        <w:rPr>
          <w:rFonts w:ascii="Cambria Math" w:hAnsi="Cambria Math" w:cstheme="minorHAnsi"/>
          <w:i/>
          <w:iCs/>
        </w:rPr>
        <w:t>β</w:t>
      </w:r>
      <w:r>
        <w:t>, as</w:t>
      </w:r>
      <w:r w:rsidR="00466290">
        <w:t xml:space="preserve"> </w:t>
      </w:r>
      <w:r>
        <w:fldChar w:fldCharType="begin" w:fldLock="1"/>
      </w:r>
      <w:r w:rsidR="00C82E5F">
        <w:instrText>ADDIN CSL_CITATION {"citationItems":[{"id":"ITEM-1","itemData":{"DOI":"10.1002/adem.201900185","ISSN":"1438-1656","author":[{"dropping-particle":"","family":"Ye","given":"Jianchao","non-dropping-particle":"","parse-names":false,"suffix":""},{"dropping-particle":"","family":"Khairallah","given":"Saad A.","non-dropping-particle":"","parse-names":false,"suffix":""},{"dropping-particle":"","family":"Rubenchik","given":"Alexander M.","non-dropping-particle":"","parse-names":false,"suffix":""},{"dropping-particle":"","family":"Crumb","given":"Michael F.","non-dropping-particle":"","parse-names":false,"suffix":""},{"dropping-particle":"","family":"Guss","given":"Gabe","non-dropping-particle":"","parse-names":false,"suffix":""},{"dropping-particle":"","family":"Belak","given":"Jim","non-dropping-particle":"","parse-names":false,"suffix":""},{"dropping-particle":"","family":"Matthews","given":"Manyalibo J.","non-dropping-particle":"","parse-names":false,"suffix":""}],"container-title":"Advanced Engineering Materials","id":"ITEM-1","issued":{"date-parts":[["2019"]]},"page":"1900185","title":"Energy Coupling Mechanisms and Scaling Behavior Associated with Laser Powder Bed Fusion Additive Manufacturing","type":"article-journal","volume":"1900185"},"uris":["http://www.mendeley.com/documents/?uuid=c640957e-56dc-4e28-9e5e-f47fde9a59e1"]}],"mendeley":{"formattedCitation":"[24]","plainTextFormattedCitation":"[24]","previouslyFormattedCitation":"[24]"},"properties":{"noteIndex":0},"schema":"https://github.com/citation-style-language/schema/raw/master/csl-citation.json"}</w:instrText>
      </w:r>
      <w:r>
        <w:fldChar w:fldCharType="separate"/>
      </w:r>
      <w:r w:rsidR="008A576B" w:rsidRPr="008A576B">
        <w:rPr>
          <w:noProof/>
        </w:rPr>
        <w:t>[24]</w:t>
      </w:r>
      <w:r>
        <w:fldChar w:fldCharType="end"/>
      </w:r>
    </w:p>
    <w:tbl>
      <w:tblPr>
        <w:tblW w:w="0" w:type="auto"/>
        <w:tblLook w:val="04A0" w:firstRow="1" w:lastRow="0" w:firstColumn="1" w:lastColumn="0" w:noHBand="0" w:noVBand="1"/>
      </w:tblPr>
      <w:tblGrid>
        <w:gridCol w:w="895"/>
        <w:gridCol w:w="7470"/>
        <w:gridCol w:w="985"/>
      </w:tblGrid>
      <w:tr w:rsidR="004C0B4F" w:rsidTr="00F41DCB">
        <w:tc>
          <w:tcPr>
            <w:tcW w:w="895" w:type="dxa"/>
          </w:tcPr>
          <w:p w:rsidR="004C0B4F" w:rsidRDefault="004C0B4F" w:rsidP="00F41DCB">
            <w:pPr>
              <w:spacing w:line="360" w:lineRule="auto"/>
            </w:pPr>
          </w:p>
        </w:tc>
        <w:tc>
          <w:tcPr>
            <w:tcW w:w="7470" w:type="dxa"/>
          </w:tcPr>
          <w:p w:rsidR="004C0B4F" w:rsidRPr="003200CF" w:rsidRDefault="004C0B4F" w:rsidP="00F41DCB">
            <w:pPr>
              <w:spacing w:line="360" w:lineRule="auto"/>
              <w:jc w:val="center"/>
              <w:rPr>
                <w:rFonts w:cstheme="minorHAnsi"/>
              </w:rPr>
            </w:pPr>
            <m:oMathPara>
              <m:oMath>
                <m:r>
                  <w:rPr>
                    <w:rFonts w:ascii="Cambria Math" w:hAnsi="Cambria Math" w:cstheme="minorHAnsi"/>
                  </w:rPr>
                  <m:t xml:space="preserve">β= </m:t>
                </m:r>
                <m:f>
                  <m:fPr>
                    <m:ctrlPr>
                      <w:rPr>
                        <w:rFonts w:ascii="Cambria Math" w:hAnsi="Cambria Math" w:cstheme="minorHAnsi"/>
                        <w:i/>
                      </w:rPr>
                    </m:ctrlPr>
                  </m:fPr>
                  <m:num>
                    <m:r>
                      <w:rPr>
                        <w:rFonts w:ascii="Cambria Math" w:hAnsi="Cambria Math" w:cstheme="minorHAnsi"/>
                      </w:rPr>
                      <m:t>A P</m:t>
                    </m:r>
                  </m:num>
                  <m:den>
                    <m:r>
                      <w:rPr>
                        <w:rFonts w:ascii="Cambria Math" w:hAnsi="Cambria Math" w:cstheme="minorHAnsi"/>
                      </w:rPr>
                      <m:t>π</m:t>
                    </m:r>
                    <m:sSub>
                      <m:sSubPr>
                        <m:ctrlPr>
                          <w:rPr>
                            <w:rFonts w:ascii="Cambria Math" w:hAnsi="Cambria Math" w:cstheme="minorHAnsi"/>
                            <w:i/>
                          </w:rPr>
                        </m:ctrlPr>
                      </m:sSubPr>
                      <m:e>
                        <m:r>
                          <w:rPr>
                            <w:rFonts w:ascii="Cambria Math" w:hAnsi="Cambria Math" w:cstheme="minorHAnsi"/>
                          </w:rPr>
                          <m:t>H</m:t>
                        </m:r>
                      </m:e>
                      <m:sub>
                        <m:r>
                          <w:rPr>
                            <w:rFonts w:ascii="Cambria Math" w:hAnsi="Cambria Math" w:cstheme="minorHAnsi"/>
                          </w:rPr>
                          <m:t>m</m:t>
                        </m:r>
                      </m:sub>
                    </m:sSub>
                    <m:rad>
                      <m:radPr>
                        <m:degHide m:val="1"/>
                        <m:ctrlPr>
                          <w:rPr>
                            <w:rFonts w:ascii="Cambria Math" w:hAnsi="Cambria Math" w:cstheme="minorHAnsi"/>
                            <w:i/>
                          </w:rPr>
                        </m:ctrlPr>
                      </m:radPr>
                      <m:deg/>
                      <m:e>
                        <m:r>
                          <w:rPr>
                            <w:rFonts w:ascii="Cambria Math" w:hAnsi="Cambria Math" w:cstheme="minorHAnsi"/>
                          </w:rPr>
                          <m:t>Du</m:t>
                        </m:r>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3</m:t>
                            </m:r>
                          </m:sup>
                        </m:sSup>
                      </m:e>
                    </m:rad>
                  </m:den>
                </m:f>
                <m:r>
                  <w:rPr>
                    <w:rFonts w:ascii="Cambria Math" w:hAnsi="Cambria Math" w:cstheme="minorHAnsi"/>
                  </w:rPr>
                  <m:t xml:space="preserve"> </m:t>
                </m:r>
              </m:oMath>
            </m:oMathPara>
          </w:p>
        </w:tc>
        <w:tc>
          <w:tcPr>
            <w:tcW w:w="985" w:type="dxa"/>
            <w:vAlign w:val="center"/>
          </w:tcPr>
          <w:p w:rsidR="004C0B4F" w:rsidRDefault="004C0B4F" w:rsidP="00F41DCB">
            <w:pPr>
              <w:spacing w:line="360" w:lineRule="auto"/>
              <w:jc w:val="center"/>
            </w:pPr>
            <w:r>
              <w:t>(1)</w:t>
            </w:r>
          </w:p>
        </w:tc>
      </w:tr>
    </w:tbl>
    <w:p w:rsidR="004C0B4F" w:rsidRDefault="00F41DCB" w:rsidP="004C0B4F">
      <w:pPr>
        <w:spacing w:line="360" w:lineRule="auto"/>
      </w:pPr>
      <w:r>
        <w:rPr>
          <w:noProof/>
        </w:rPr>
        <w:lastRenderedPageBreak/>
        <mc:AlternateContent>
          <mc:Choice Requires="wpg">
            <w:drawing>
              <wp:anchor distT="0" distB="0" distL="114300" distR="114300" simplePos="0" relativeHeight="251654144" behindDoc="0" locked="0" layoutInCell="1" allowOverlap="1">
                <wp:simplePos x="0" y="0"/>
                <wp:positionH relativeFrom="margin">
                  <wp:align>center</wp:align>
                </wp:positionH>
                <wp:positionV relativeFrom="paragraph">
                  <wp:posOffset>885190</wp:posOffset>
                </wp:positionV>
                <wp:extent cx="5048250" cy="3516472"/>
                <wp:effectExtent l="0" t="0" r="0" b="8255"/>
                <wp:wrapTopAndBottom/>
                <wp:docPr id="25" name="Group 25"/>
                <wp:cNvGraphicFramePr/>
                <a:graphic xmlns:a="http://schemas.openxmlformats.org/drawingml/2006/main">
                  <a:graphicData uri="http://schemas.microsoft.com/office/word/2010/wordprocessingGroup">
                    <wpg:wgp>
                      <wpg:cNvGrpSpPr/>
                      <wpg:grpSpPr>
                        <a:xfrm>
                          <a:off x="0" y="0"/>
                          <a:ext cx="5048250" cy="3516472"/>
                          <a:chOff x="0" y="0"/>
                          <a:chExt cx="5048250" cy="3516472"/>
                        </a:xfrm>
                      </wpg:grpSpPr>
                      <wps:wsp>
                        <wps:cNvPr id="5" name="Text Box 5"/>
                        <wps:cNvSpPr txBox="1"/>
                        <wps:spPr>
                          <a:xfrm>
                            <a:off x="0" y="2590800"/>
                            <a:ext cx="5048250" cy="925672"/>
                          </a:xfrm>
                          <a:prstGeom prst="rect">
                            <a:avLst/>
                          </a:prstGeom>
                          <a:solidFill>
                            <a:prstClr val="white"/>
                          </a:solidFill>
                          <a:ln>
                            <a:noFill/>
                          </a:ln>
                        </wps:spPr>
                        <wps:txbx>
                          <w:txbxContent>
                            <w:p w:rsidR="00466290" w:rsidRPr="00414C08" w:rsidRDefault="00466290" w:rsidP="004C0B4F">
                              <w:pPr>
                                <w:pStyle w:val="Caption"/>
                                <w:rPr>
                                  <w:i w:val="0"/>
                                  <w:iCs w:val="0"/>
                                  <w:color w:val="000000" w:themeColor="text1"/>
                                  <w:sz w:val="20"/>
                                  <w:szCs w:val="20"/>
                                </w:rPr>
                              </w:pPr>
                              <w:bookmarkStart w:id="7" w:name="_Ref46141267"/>
                              <w:r w:rsidRPr="00B4752B">
                                <w:rPr>
                                  <w:i w:val="0"/>
                                  <w:iCs w:val="0"/>
                                  <w:color w:val="000000" w:themeColor="text1"/>
                                  <w:sz w:val="22"/>
                                  <w:szCs w:val="22"/>
                                </w:rPr>
                                <w:t>F</w:t>
                              </w:r>
                              <w:r>
                                <w:rPr>
                                  <w:i w:val="0"/>
                                  <w:iCs w:val="0"/>
                                  <w:color w:val="000000" w:themeColor="text1"/>
                                  <w:sz w:val="22"/>
                                  <w:szCs w:val="22"/>
                                </w:rPr>
                                <w:t>ig</w:t>
                              </w:r>
                              <w:r w:rsidRPr="00B4752B">
                                <w:rPr>
                                  <w:i w:val="0"/>
                                  <w:iCs w:val="0"/>
                                  <w:color w:val="000000" w:themeColor="text1"/>
                                  <w:sz w:val="22"/>
                                  <w:szCs w:val="22"/>
                                </w:rPr>
                                <w:t xml:space="preserve">. </w:t>
                              </w:r>
                              <w:r w:rsidRPr="00B4752B">
                                <w:rPr>
                                  <w:i w:val="0"/>
                                  <w:iCs w:val="0"/>
                                  <w:color w:val="000000" w:themeColor="text1"/>
                                  <w:sz w:val="22"/>
                                  <w:szCs w:val="22"/>
                                </w:rPr>
                                <w:fldChar w:fldCharType="begin"/>
                              </w:r>
                              <w:r w:rsidRPr="00B4752B">
                                <w:rPr>
                                  <w:i w:val="0"/>
                                  <w:iCs w:val="0"/>
                                  <w:color w:val="000000" w:themeColor="text1"/>
                                  <w:sz w:val="22"/>
                                  <w:szCs w:val="22"/>
                                </w:rPr>
                                <w:instrText xml:space="preserve"> SEQ Figure \* ARABIC </w:instrText>
                              </w:r>
                              <w:r w:rsidRPr="00B4752B">
                                <w:rPr>
                                  <w:i w:val="0"/>
                                  <w:iCs w:val="0"/>
                                  <w:color w:val="000000" w:themeColor="text1"/>
                                  <w:sz w:val="22"/>
                                  <w:szCs w:val="22"/>
                                </w:rPr>
                                <w:fldChar w:fldCharType="separate"/>
                              </w:r>
                              <w:r w:rsidRPr="00B4752B">
                                <w:rPr>
                                  <w:i w:val="0"/>
                                  <w:iCs w:val="0"/>
                                  <w:noProof/>
                                  <w:color w:val="000000" w:themeColor="text1"/>
                                  <w:sz w:val="22"/>
                                  <w:szCs w:val="22"/>
                                </w:rPr>
                                <w:t>6</w:t>
                              </w:r>
                              <w:r w:rsidRPr="00B4752B">
                                <w:rPr>
                                  <w:i w:val="0"/>
                                  <w:iCs w:val="0"/>
                                  <w:color w:val="000000" w:themeColor="text1"/>
                                  <w:sz w:val="22"/>
                                  <w:szCs w:val="22"/>
                                </w:rPr>
                                <w:fldChar w:fldCharType="end"/>
                              </w:r>
                              <w:bookmarkEnd w:id="7"/>
                              <w:r w:rsidRPr="00B4752B">
                                <w:rPr>
                                  <w:i w:val="0"/>
                                  <w:iCs w:val="0"/>
                                  <w:color w:val="000000" w:themeColor="text1"/>
                                  <w:sz w:val="22"/>
                                  <w:szCs w:val="22"/>
                                </w:rPr>
                                <w:t>.</w:t>
                              </w:r>
                              <w:r w:rsidRPr="00414C08">
                                <w:rPr>
                                  <w:i w:val="0"/>
                                  <w:iCs w:val="0"/>
                                  <w:color w:val="000000" w:themeColor="text1"/>
                                  <w:sz w:val="22"/>
                                  <w:szCs w:val="22"/>
                                </w:rPr>
                                <w:t xml:space="preserve"> </w:t>
                              </w:r>
                              <w:bookmarkStart w:id="8" w:name="_Hlk46761950"/>
                              <w:r w:rsidRPr="00414C08">
                                <w:rPr>
                                  <w:i w:val="0"/>
                                  <w:iCs w:val="0"/>
                                  <w:color w:val="000000" w:themeColor="text1"/>
                                  <w:sz w:val="22"/>
                                  <w:szCs w:val="22"/>
                                </w:rPr>
                                <w:t>Normalized keyhole depth versus the normalized enthalpy that is a function of the simultaneously measured absorptance</w:t>
                              </w:r>
                              <w:r w:rsidRPr="001A4971">
                                <w:rPr>
                                  <w:i w:val="0"/>
                                  <w:iCs w:val="0"/>
                                  <w:color w:val="000000" w:themeColor="text1"/>
                                  <w:sz w:val="22"/>
                                  <w:szCs w:val="22"/>
                                </w:rPr>
                                <w:t xml:space="preserve"> </w:t>
                              </w:r>
                              <w:r w:rsidRPr="00414C08">
                                <w:rPr>
                                  <w:i w:val="0"/>
                                  <w:iCs w:val="0"/>
                                  <w:color w:val="000000" w:themeColor="text1"/>
                                  <w:sz w:val="22"/>
                                  <w:szCs w:val="22"/>
                                </w:rPr>
                                <w:t>during</w:t>
                              </w:r>
                              <w:r>
                                <w:rPr>
                                  <w:i w:val="0"/>
                                  <w:iCs w:val="0"/>
                                  <w:color w:val="000000" w:themeColor="text1"/>
                                  <w:sz w:val="22"/>
                                  <w:szCs w:val="22"/>
                                </w:rPr>
                                <w:t xml:space="preserve"> the scanned </w:t>
                              </w:r>
                              <w:r w:rsidRPr="00414C08">
                                <w:rPr>
                                  <w:i w:val="0"/>
                                  <w:iCs w:val="0"/>
                                  <w:color w:val="000000" w:themeColor="text1"/>
                                  <w:sz w:val="22"/>
                                  <w:szCs w:val="22"/>
                                </w:rPr>
                                <w:t>laser</w:t>
                              </w:r>
                              <w:r>
                                <w:rPr>
                                  <w:i w:val="0"/>
                                  <w:iCs w:val="0"/>
                                  <w:color w:val="000000" w:themeColor="text1"/>
                                  <w:sz w:val="22"/>
                                  <w:szCs w:val="22"/>
                                </w:rPr>
                                <w:t xml:space="preserve"> melting (201 W, 0.7 m/s)</w:t>
                              </w:r>
                              <w:r w:rsidRPr="00414C08">
                                <w:rPr>
                                  <w:i w:val="0"/>
                                  <w:iCs w:val="0"/>
                                  <w:color w:val="000000" w:themeColor="text1"/>
                                  <w:sz w:val="22"/>
                                  <w:szCs w:val="22"/>
                                </w:rPr>
                                <w:t xml:space="preserve"> </w:t>
                              </w:r>
                              <w:r>
                                <w:rPr>
                                  <w:i w:val="0"/>
                                  <w:iCs w:val="0"/>
                                  <w:color w:val="000000" w:themeColor="text1"/>
                                  <w:sz w:val="22"/>
                                  <w:szCs w:val="22"/>
                                </w:rPr>
                                <w:t>of Ti-6Al-4V</w:t>
                              </w:r>
                              <w:r w:rsidRPr="00414C08">
                                <w:rPr>
                                  <w:i w:val="0"/>
                                  <w:iCs w:val="0"/>
                                  <w:color w:val="000000" w:themeColor="text1"/>
                                  <w:sz w:val="22"/>
                                  <w:szCs w:val="22"/>
                                </w:rPr>
                                <w:t xml:space="preserve"> plotted.</w:t>
                              </w:r>
                              <w:r>
                                <w:rPr>
                                  <w:i w:val="0"/>
                                  <w:iCs w:val="0"/>
                                  <w:color w:val="000000" w:themeColor="text1"/>
                                  <w:sz w:val="22"/>
                                  <w:szCs w:val="22"/>
                                </w:rPr>
                                <w:t xml:space="preserve"> The solid squares are from a bare plate sample and the open squares are from a powder bed sample. The solid lines are linear fits to the data.</w:t>
                              </w:r>
                              <w:bookmarkEnd w:id="8"/>
                              <w:r>
                                <w:rPr>
                                  <w:i w:val="0"/>
                                  <w:iCs w:val="0"/>
                                  <w:color w:val="000000" w:themeColor="text1"/>
                                  <w:sz w:val="22"/>
                                  <w:szCs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9" name="Picture 19"/>
                          <pic:cNvPicPr>
                            <a:picLocks noChangeAspect="1"/>
                          </pic:cNvPicPr>
                        </pic:nvPicPr>
                        <pic:blipFill rotWithShape="1">
                          <a:blip r:embed="rId16" cstate="print">
                            <a:extLst>
                              <a:ext uri="{28A0092B-C50C-407E-A947-70E740481C1C}">
                                <a14:useLocalDpi xmlns:a14="http://schemas.microsoft.com/office/drawing/2010/main" val="0"/>
                              </a:ext>
                            </a:extLst>
                          </a:blip>
                          <a:srcRect l="5511" t="3326" r="10568" b="4727"/>
                          <a:stretch/>
                        </pic:blipFill>
                        <pic:spPr>
                          <a:xfrm>
                            <a:off x="981075" y="0"/>
                            <a:ext cx="3090545" cy="2587625"/>
                          </a:xfrm>
                          <a:prstGeom prst="rect">
                            <a:avLst/>
                          </a:prstGeom>
                        </pic:spPr>
                      </pic:pic>
                    </wpg:wgp>
                  </a:graphicData>
                </a:graphic>
                <wp14:sizeRelV relativeFrom="margin">
                  <wp14:pctHeight>0</wp14:pctHeight>
                </wp14:sizeRelV>
              </wp:anchor>
            </w:drawing>
          </mc:Choice>
          <mc:Fallback>
            <w:pict>
              <v:group id="Group 25" o:spid="_x0000_s1041" style="position:absolute;margin-left:0;margin-top:69.7pt;width:397.5pt;height:276.9pt;z-index:251654144;mso-position-horizontal:center;mso-position-horizontal-relative:margin;mso-height-relative:margin" coordsize="50482,35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">
                <v:shape id="Text Box 5" o:spid="_x0000_s1042" type="#_x0000_t202" style="position:absolute;top:25908;width:50482;height:9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rsidR="00466290" w:rsidRPr="00414C08" w:rsidRDefault="00466290" w:rsidP="004C0B4F">
                        <w:pPr>
                          <w:pStyle w:val="Caption"/>
                          <w:rPr>
                            <w:i w:val="0"/>
                            <w:iCs w:val="0"/>
                            <w:color w:val="000000" w:themeColor="text1"/>
                            <w:sz w:val="20"/>
                            <w:szCs w:val="20"/>
                          </w:rPr>
                        </w:pPr>
                        <w:bookmarkStart w:id="14" w:name="_Ref46141267"/>
                        <w:r w:rsidRPr="00B4752B">
                          <w:rPr>
                            <w:i w:val="0"/>
                            <w:iCs w:val="0"/>
                            <w:color w:val="000000" w:themeColor="text1"/>
                            <w:sz w:val="22"/>
                            <w:szCs w:val="22"/>
                          </w:rPr>
                          <w:t>F</w:t>
                        </w:r>
                        <w:r>
                          <w:rPr>
                            <w:i w:val="0"/>
                            <w:iCs w:val="0"/>
                            <w:color w:val="000000" w:themeColor="text1"/>
                            <w:sz w:val="22"/>
                            <w:szCs w:val="22"/>
                          </w:rPr>
                          <w:t>ig</w:t>
                        </w:r>
                        <w:r w:rsidRPr="00B4752B">
                          <w:rPr>
                            <w:i w:val="0"/>
                            <w:iCs w:val="0"/>
                            <w:color w:val="000000" w:themeColor="text1"/>
                            <w:sz w:val="22"/>
                            <w:szCs w:val="22"/>
                          </w:rPr>
                          <w:t xml:space="preserve">. </w:t>
                        </w:r>
                        <w:r w:rsidRPr="00B4752B">
                          <w:rPr>
                            <w:i w:val="0"/>
                            <w:iCs w:val="0"/>
                            <w:color w:val="000000" w:themeColor="text1"/>
                            <w:sz w:val="22"/>
                            <w:szCs w:val="22"/>
                          </w:rPr>
                          <w:fldChar w:fldCharType="begin"/>
                        </w:r>
                        <w:r w:rsidRPr="00B4752B">
                          <w:rPr>
                            <w:i w:val="0"/>
                            <w:iCs w:val="0"/>
                            <w:color w:val="000000" w:themeColor="text1"/>
                            <w:sz w:val="22"/>
                            <w:szCs w:val="22"/>
                          </w:rPr>
                          <w:instrText xml:space="preserve"> SEQ Figure \* ARABIC </w:instrText>
                        </w:r>
                        <w:r w:rsidRPr="00B4752B">
                          <w:rPr>
                            <w:i w:val="0"/>
                            <w:iCs w:val="0"/>
                            <w:color w:val="000000" w:themeColor="text1"/>
                            <w:sz w:val="22"/>
                            <w:szCs w:val="22"/>
                          </w:rPr>
                          <w:fldChar w:fldCharType="separate"/>
                        </w:r>
                        <w:r w:rsidRPr="00B4752B">
                          <w:rPr>
                            <w:i w:val="0"/>
                            <w:iCs w:val="0"/>
                            <w:noProof/>
                            <w:color w:val="000000" w:themeColor="text1"/>
                            <w:sz w:val="22"/>
                            <w:szCs w:val="22"/>
                          </w:rPr>
                          <w:t>6</w:t>
                        </w:r>
                        <w:r w:rsidRPr="00B4752B">
                          <w:rPr>
                            <w:i w:val="0"/>
                            <w:iCs w:val="0"/>
                            <w:color w:val="000000" w:themeColor="text1"/>
                            <w:sz w:val="22"/>
                            <w:szCs w:val="22"/>
                          </w:rPr>
                          <w:fldChar w:fldCharType="end"/>
                        </w:r>
                        <w:bookmarkEnd w:id="14"/>
                        <w:r w:rsidRPr="00B4752B">
                          <w:rPr>
                            <w:i w:val="0"/>
                            <w:iCs w:val="0"/>
                            <w:color w:val="000000" w:themeColor="text1"/>
                            <w:sz w:val="22"/>
                            <w:szCs w:val="22"/>
                          </w:rPr>
                          <w:t>.</w:t>
                        </w:r>
                        <w:r w:rsidRPr="00414C08">
                          <w:rPr>
                            <w:i w:val="0"/>
                            <w:iCs w:val="0"/>
                            <w:color w:val="000000" w:themeColor="text1"/>
                            <w:sz w:val="22"/>
                            <w:szCs w:val="22"/>
                          </w:rPr>
                          <w:t xml:space="preserve"> </w:t>
                        </w:r>
                        <w:bookmarkStart w:id="15" w:name="_Hlk46761950"/>
                        <w:r w:rsidRPr="00414C08">
                          <w:rPr>
                            <w:i w:val="0"/>
                            <w:iCs w:val="0"/>
                            <w:color w:val="000000" w:themeColor="text1"/>
                            <w:sz w:val="22"/>
                            <w:szCs w:val="22"/>
                          </w:rPr>
                          <w:t>Normalized keyhole depth versus the normalized enthalpy that is a function of the simultaneously measured absorptance</w:t>
                        </w:r>
                        <w:r w:rsidRPr="001A4971">
                          <w:rPr>
                            <w:i w:val="0"/>
                            <w:iCs w:val="0"/>
                            <w:color w:val="000000" w:themeColor="text1"/>
                            <w:sz w:val="22"/>
                            <w:szCs w:val="22"/>
                          </w:rPr>
                          <w:t xml:space="preserve"> </w:t>
                        </w:r>
                        <w:r w:rsidRPr="00414C08">
                          <w:rPr>
                            <w:i w:val="0"/>
                            <w:iCs w:val="0"/>
                            <w:color w:val="000000" w:themeColor="text1"/>
                            <w:sz w:val="22"/>
                            <w:szCs w:val="22"/>
                          </w:rPr>
                          <w:t>during</w:t>
                        </w:r>
                        <w:r>
                          <w:rPr>
                            <w:i w:val="0"/>
                            <w:iCs w:val="0"/>
                            <w:color w:val="000000" w:themeColor="text1"/>
                            <w:sz w:val="22"/>
                            <w:szCs w:val="22"/>
                          </w:rPr>
                          <w:t xml:space="preserve"> the scanned </w:t>
                        </w:r>
                        <w:r w:rsidRPr="00414C08">
                          <w:rPr>
                            <w:i w:val="0"/>
                            <w:iCs w:val="0"/>
                            <w:color w:val="000000" w:themeColor="text1"/>
                            <w:sz w:val="22"/>
                            <w:szCs w:val="22"/>
                          </w:rPr>
                          <w:t>laser</w:t>
                        </w:r>
                        <w:r>
                          <w:rPr>
                            <w:i w:val="0"/>
                            <w:iCs w:val="0"/>
                            <w:color w:val="000000" w:themeColor="text1"/>
                            <w:sz w:val="22"/>
                            <w:szCs w:val="22"/>
                          </w:rPr>
                          <w:t xml:space="preserve"> melting (201 W, 0.7 m/s)</w:t>
                        </w:r>
                        <w:r w:rsidRPr="00414C08">
                          <w:rPr>
                            <w:i w:val="0"/>
                            <w:iCs w:val="0"/>
                            <w:color w:val="000000" w:themeColor="text1"/>
                            <w:sz w:val="22"/>
                            <w:szCs w:val="22"/>
                          </w:rPr>
                          <w:t xml:space="preserve"> </w:t>
                        </w:r>
                        <w:r>
                          <w:rPr>
                            <w:i w:val="0"/>
                            <w:iCs w:val="0"/>
                            <w:color w:val="000000" w:themeColor="text1"/>
                            <w:sz w:val="22"/>
                            <w:szCs w:val="22"/>
                          </w:rPr>
                          <w:t>of Ti-6Al-4V</w:t>
                        </w:r>
                        <w:r w:rsidRPr="00414C08">
                          <w:rPr>
                            <w:i w:val="0"/>
                            <w:iCs w:val="0"/>
                            <w:color w:val="000000" w:themeColor="text1"/>
                            <w:sz w:val="22"/>
                            <w:szCs w:val="22"/>
                          </w:rPr>
                          <w:t xml:space="preserve"> plotted.</w:t>
                        </w:r>
                        <w:r>
                          <w:rPr>
                            <w:i w:val="0"/>
                            <w:iCs w:val="0"/>
                            <w:color w:val="000000" w:themeColor="text1"/>
                            <w:sz w:val="22"/>
                            <w:szCs w:val="22"/>
                          </w:rPr>
                          <w:t xml:space="preserve"> The solid squares are from a bare plate sample and the open squares are from a powder bed sample. The solid lines are linear fits to the data.</w:t>
                        </w:r>
                        <w:bookmarkEnd w:id="15"/>
                        <w:r>
                          <w:rPr>
                            <w:i w:val="0"/>
                            <w:iCs w:val="0"/>
                            <w:color w:val="000000" w:themeColor="text1"/>
                            <w:sz w:val="22"/>
                            <w:szCs w:val="22"/>
                          </w:rPr>
                          <w:t xml:space="preserve"> </w:t>
                        </w:r>
                      </w:p>
                    </w:txbxContent>
                  </v:textbox>
                </v:shape>
                <v:shape id="Picture 19" o:spid="_x0000_s1043" type="#_x0000_t75" style="position:absolute;left:9810;width:30906;height:258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">
                  <v:imagedata r:id="rId17" o:title="" croptop="2180f" cropbottom="3098f" cropleft="3612f" cropright="6926f"/>
                </v:shape>
                <w10:wrap type="topAndBottom" anchorx="margin"/>
              </v:group>
            </w:pict>
          </mc:Fallback>
        </mc:AlternateContent>
      </w:r>
      <w:r w:rsidR="004C0B4F">
        <w:t xml:space="preserve">where </w:t>
      </w:r>
      <w:r w:rsidR="004C0B4F">
        <w:rPr>
          <w:rFonts w:ascii="Cambria Math" w:hAnsi="Cambria Math"/>
          <w:i/>
          <w:iCs/>
        </w:rPr>
        <w:t>A</w:t>
      </w:r>
      <w:r w:rsidR="004C0B4F" w:rsidRPr="00D41253">
        <w:rPr>
          <w:i/>
        </w:rPr>
        <w:t xml:space="preserve"> </w:t>
      </w:r>
      <w:r w:rsidR="004C0B4F">
        <w:t xml:space="preserve">is the laser absorptance, </w:t>
      </w:r>
      <w:r w:rsidR="004C0B4F" w:rsidRPr="001C7F4A">
        <w:rPr>
          <w:rFonts w:ascii="Cambria Math" w:hAnsi="Cambria Math"/>
          <w:i/>
          <w:iCs/>
        </w:rPr>
        <w:t>P</w:t>
      </w:r>
      <w:r w:rsidR="004C0B4F">
        <w:t xml:space="preserve"> is the laser power, </w:t>
      </w:r>
      <w:r w:rsidR="004C0B4F" w:rsidRPr="001C7F4A">
        <w:rPr>
          <w:rFonts w:ascii="Cambria Math" w:hAnsi="Cambria Math"/>
          <w:i/>
          <w:iCs/>
        </w:rPr>
        <w:t>D</w:t>
      </w:r>
      <w:r w:rsidR="004C0B4F">
        <w:t xml:space="preserve"> is the thermal diffusivity, </w:t>
      </w:r>
      <w:r w:rsidR="004C0B4F" w:rsidRPr="001C7F4A">
        <w:rPr>
          <w:rFonts w:ascii="Cambria Math" w:hAnsi="Cambria Math"/>
          <w:i/>
          <w:iCs/>
        </w:rPr>
        <w:t>u</w:t>
      </w:r>
      <w:r w:rsidR="004C0B4F">
        <w:t xml:space="preserve"> is the scan speed, and </w:t>
      </w:r>
      <w:r w:rsidR="004C0B4F" w:rsidRPr="00D00B0F">
        <w:rPr>
          <w:rFonts w:ascii="Cambria Math" w:hAnsi="Cambria Math"/>
          <w:i/>
          <w:iCs/>
        </w:rPr>
        <w:t>a</w:t>
      </w:r>
      <w:r w:rsidR="004C0B4F">
        <w:t xml:space="preserve"> is the beam radius. The time dependence of </w:t>
      </w:r>
      <w:r w:rsidR="004C0B4F" w:rsidRPr="001C7F4A">
        <w:rPr>
          <w:rFonts w:ascii="Cambria Math" w:hAnsi="Cambria Math" w:cstheme="minorHAnsi"/>
          <w:i/>
          <w:iCs/>
        </w:rPr>
        <w:t>β</w:t>
      </w:r>
      <w:r w:rsidR="004C0B4F">
        <w:t xml:space="preserve"> is due to the temporal behavior of </w:t>
      </w:r>
      <w:r w:rsidR="004C0B4F">
        <w:rPr>
          <w:rFonts w:ascii="Cambria Math" w:hAnsi="Cambria Math"/>
          <w:i/>
          <w:iCs/>
        </w:rPr>
        <w:t>A</w:t>
      </w:r>
      <w:r w:rsidR="004C0B4F">
        <w:t xml:space="preserve">, which is measured directly with ISR. </w:t>
      </w:r>
    </w:p>
    <w:p w:rsidR="004C0B4F" w:rsidRDefault="004C0B4F" w:rsidP="004C0B4F">
      <w:pPr>
        <w:spacing w:line="360" w:lineRule="auto"/>
        <w:ind w:firstLine="360"/>
      </w:pPr>
      <w:r>
        <w:fldChar w:fldCharType="begin"/>
      </w:r>
      <w:r>
        <w:instrText xml:space="preserve"> REF _Ref46141267 \h  \* MERGEFORMAT </w:instrText>
      </w:r>
      <w:r>
        <w:fldChar w:fldCharType="separate"/>
      </w:r>
      <w:r w:rsidR="00466290" w:rsidRPr="00466290">
        <w:t>Fig</w:t>
      </w:r>
      <w:r w:rsidR="00466290" w:rsidRPr="00466290">
        <w:rPr>
          <w:noProof/>
        </w:rPr>
        <w:t>.</w:t>
      </w:r>
      <w:r w:rsidR="00466290" w:rsidRPr="00B4752B">
        <w:rPr>
          <w:noProof/>
          <w:color w:val="000000" w:themeColor="text1"/>
        </w:rPr>
        <w:t xml:space="preserve"> 6</w:t>
      </w:r>
      <w:r>
        <w:fldChar w:fldCharType="end"/>
      </w:r>
      <w:r>
        <w:t xml:space="preserve"> shows the normalized keyhole depth (</w:t>
      </w:r>
      <w:r w:rsidRPr="001C7F4A">
        <w:rPr>
          <w:rFonts w:ascii="Cambria Math" w:hAnsi="Cambria Math"/>
          <w:i/>
          <w:iCs/>
        </w:rPr>
        <w:t>d</w:t>
      </w:r>
      <w:r>
        <w:rPr>
          <w:rFonts w:ascii="Cambria Math" w:hAnsi="Cambria Math"/>
          <w:i/>
          <w:iCs/>
        </w:rPr>
        <w:t>/</w:t>
      </w:r>
      <w:r w:rsidRPr="001C7F4A">
        <w:rPr>
          <w:rFonts w:ascii="Cambria Math" w:hAnsi="Cambria Math"/>
          <w:i/>
          <w:iCs/>
        </w:rPr>
        <w:t>L</w:t>
      </w:r>
      <w:r>
        <w:rPr>
          <w:rFonts w:ascii="Cambria Math" w:hAnsi="Cambria Math"/>
          <w:i/>
          <w:iCs/>
          <w:vertAlign w:val="subscript"/>
        </w:rPr>
        <w:t>th</w:t>
      </w:r>
      <w:r>
        <w:t xml:space="preserve">) versus normalized enthalpy for the scan in </w:t>
      </w:r>
      <w:r>
        <w:fldChar w:fldCharType="begin"/>
      </w:r>
      <w:r>
        <w:instrText xml:space="preserve"> REF _Ref45182904 \h  \* MERGEFORMAT </w:instrText>
      </w:r>
      <w:r>
        <w:fldChar w:fldCharType="separate"/>
      </w:r>
      <w:r w:rsidR="00466290" w:rsidRPr="00466290">
        <w:t xml:space="preserve">Fig. </w:t>
      </w:r>
      <w:r w:rsidR="00466290" w:rsidRPr="00466290">
        <w:rPr>
          <w:noProof/>
        </w:rPr>
        <w:t>5</w:t>
      </w:r>
      <w:r>
        <w:fldChar w:fldCharType="end"/>
      </w:r>
      <w:r w:rsidR="00B4752B">
        <w:t>(</w:t>
      </w:r>
      <w:r>
        <w:t>a</w:t>
      </w:r>
      <w:r w:rsidR="00B4752B">
        <w:t>)</w:t>
      </w:r>
      <w:r>
        <w:t>-</w:t>
      </w:r>
      <w:r w:rsidR="00B4752B">
        <w:t>(</w:t>
      </w:r>
      <w:r>
        <w:t>c</w:t>
      </w:r>
      <w:r w:rsidR="00B4752B">
        <w:t>)</w:t>
      </w:r>
      <w:r>
        <w:t xml:space="preserve">. Thermal properties of </w:t>
      </w:r>
      <w:r w:rsidRPr="001C7F4A">
        <w:rPr>
          <w:rFonts w:ascii="Cambria Math" w:hAnsi="Cambria Math"/>
          <w:i/>
          <w:iCs/>
        </w:rPr>
        <w:t>L</w:t>
      </w:r>
      <w:r>
        <w:rPr>
          <w:rFonts w:ascii="Cambria Math" w:hAnsi="Cambria Math"/>
          <w:i/>
          <w:iCs/>
          <w:vertAlign w:val="subscript"/>
        </w:rPr>
        <w:t>th</w:t>
      </w:r>
      <w:r>
        <w:t xml:space="preserve">, </w:t>
      </w:r>
      <w:r w:rsidRPr="001C7F4A">
        <w:rPr>
          <w:rFonts w:ascii="Cambria Math" w:hAnsi="Cambria Math"/>
          <w:i/>
          <w:iCs/>
        </w:rPr>
        <w:t>H</w:t>
      </w:r>
      <w:r w:rsidRPr="001C7F4A">
        <w:rPr>
          <w:rFonts w:ascii="Cambria Math" w:hAnsi="Cambria Math"/>
          <w:i/>
          <w:iCs/>
          <w:vertAlign w:val="subscript"/>
        </w:rPr>
        <w:t>m</w:t>
      </w:r>
      <w:r>
        <w:rPr>
          <w:rFonts w:ascii="Cambria Math" w:hAnsi="Cambria Math"/>
          <w:i/>
          <w:iCs/>
        </w:rPr>
        <w:t>,</w:t>
      </w:r>
      <w:r>
        <w:t xml:space="preserve"> </w:t>
      </w:r>
      <w:r w:rsidRPr="001C7F4A">
        <w:rPr>
          <w:rFonts w:ascii="Cambria Math" w:hAnsi="Cambria Math"/>
          <w:i/>
          <w:iCs/>
        </w:rPr>
        <w:t>D</w:t>
      </w:r>
      <w:r>
        <w:t xml:space="preserve">  for Ti-6Al-4V are taken from ref.</w:t>
      </w:r>
      <w:r w:rsidR="00466290">
        <w:t xml:space="preserve"> </w:t>
      </w:r>
      <w:r w:rsidRPr="00B4752B">
        <w:fldChar w:fldCharType="begin" w:fldLock="1"/>
      </w:r>
      <w:r w:rsidR="00C82E5F">
        <w:instrText>ADDIN CSL_CITATION {"citationItems":[{"id":"ITEM-1","itemData":{"DOI":"10.1002/adem.201900185","ISSN":"1438-1656","author":[{"dropping-particle":"","family":"Ye","given":"Jianchao","non-dropping-particle":"","parse-names":false,"suffix":""},{"dropping-particle":"","family":"Khairallah","given":"Saad A.","non-dropping-particle":"","parse-names":false,"suffix":""},{"dropping-particle":"","family":"Rubenchik","given":"Alexander M.","non-dropping-particle":"","parse-names":false,"suffix":""},{"dropping-particle":"","family":"Crumb","given":"Michael F.","non-dropping-particle":"","parse-names":false,"suffix":""},{"dropping-particle":"","family":"Guss","given":"Gabe","non-dropping-particle":"","parse-names":false,"suffix":""},{"dropping-particle":"","family":"Belak","given":"Jim","non-dropping-particle":"","parse-names":false,"suffix":""},{"dropping-particle":"","family":"Matthews","given":"Manyalibo J.","non-dropping-particle":"","parse-names":false,"suffix":""}],"container-title":"Advanced Engineering Materials","id":"ITEM-1","issued":{"date-parts":[["2019"]]},"page":"1900185","title":"Energy Coupling Mechanisms and Scaling Behavior Associated with Laser Powder Bed Fusion Additive Manufacturing","type":"article-journal","volume":"1900185"},"uris":["http://www.mendeley.com/documents/?uuid=c640957e-56dc-4e28-9e5e-f47fde9a59e1"]}],"mendeley":{"formattedCitation":"[24]","plainTextFormattedCitation":"[24]","previouslyFormattedCitation":"[24]"},"properties":{"noteIndex":0},"schema":"https://github.com/citation-style-language/schema/raw/master/csl-citation.json"}</w:instrText>
      </w:r>
      <w:r w:rsidRPr="00B4752B">
        <w:fldChar w:fldCharType="separate"/>
      </w:r>
      <w:r w:rsidR="008A576B" w:rsidRPr="008A576B">
        <w:rPr>
          <w:noProof/>
        </w:rPr>
        <w:t>[24]</w:t>
      </w:r>
      <w:r w:rsidRPr="00B4752B">
        <w:fldChar w:fldCharType="end"/>
      </w:r>
      <w:r>
        <w:t xml:space="preserve"> and references therein. In previous studies using this model, the laser absorption</w:t>
      </w:r>
      <w:r>
        <w:rPr>
          <w:rFonts w:ascii="Cambria Math" w:hAnsi="Cambria Math"/>
          <w:i/>
          <w:iCs/>
        </w:rPr>
        <w:t xml:space="preserve"> </w:t>
      </w:r>
      <w:r>
        <w:t xml:space="preserve">was treated as a constant and the linear relationship was demonstrated for a range of applied laser powers and material properties necessitating dozens of separate experiments. Here, however, the simultaneously measured, real-time absorptance and keyhole depth during a constant laser irradiation are compared, and interestingly, a linear dependence is also found. The bare plate data (black, closed squares) shows a strong linear relationship with a Pearson correlation coefficient of 0.98. The powder data (red, open squares) have more noise, but is still reasonably linear with a correlation coefficient of 0.70. A linear fit of the bare plate data reveals a slope of 0.42, which is close to the value of 0.60 found by Ye </w:t>
      </w:r>
      <w:r>
        <w:rPr>
          <w:i/>
          <w:iCs/>
        </w:rPr>
        <w:t>et al</w:t>
      </w:r>
      <w:r>
        <w:t>.</w:t>
      </w:r>
      <w:r w:rsidR="00466290">
        <w:t xml:space="preserve"> </w:t>
      </w:r>
      <w:r>
        <w:rPr>
          <w:i/>
          <w:iCs/>
        </w:rPr>
        <w:fldChar w:fldCharType="begin" w:fldLock="1"/>
      </w:r>
      <w:r w:rsidR="00C82E5F">
        <w:rPr>
          <w:i/>
          <w:iCs/>
        </w:rPr>
        <w:instrText>ADDIN CSL_CITATION {"citationItems":[{"id":"ITEM-1","itemData":{"DOI":"10.1002/adem.201900185","ISSN":"1438-1656","author":[{"dropping-particle":"","family":"Ye","given":"Jianchao","non-dropping-particle":"","parse-names":false,"suffix":""},{"dropping-particle":"","family":"Khairallah","given":"Saad A.","non-dropping-particle":"","parse-names":false,"suffix":""},{"dropping-particle":"","family":"Rubenchik","given":"Alexander M.","non-dropping-particle":"","parse-names":false,"suffix":""},{"dropping-particle":"","family":"Crumb","given":"Michael F.","non-dropping-particle":"","parse-names":false,"suffix":""},{"dropping-particle":"","family":"Guss","given":"Gabe","non-dropping-particle":"","parse-names":false,"suffix":""},{"dropping-particle":"","family":"Belak","given":"Jim","non-dropping-particle":"","parse-names":false,"suffix":""},{"dropping-particle":"","family":"Matthews","given":"Manyalibo J.","non-dropping-particle":"","parse-names":false,"suffix":""}],"container-title":"Advanced Engineering Materials","id":"ITEM-1","issued":{"date-parts":[["2019"]]},"page":"1900185","title":"Energy Coupling Mechanisms and Scaling Behavior Associated with Laser Powder Bed Fusion Additive Manufacturing","type":"article-journal","volume":"1900185"},"uris":["http://www.mendeley.com/documents/?uuid=c640957e-56dc-4e28-9e5e-f47fde9a59e1"]}],"mendeley":{"formattedCitation":"[24]","plainTextFormattedCitation":"[24]","previouslyFormattedCitation":"[24]"},"properties":{"noteIndex":0},"schema":"https://github.com/citation-style-language/schema/raw/master/csl-citation.json"}</w:instrText>
      </w:r>
      <w:r>
        <w:rPr>
          <w:i/>
          <w:iCs/>
        </w:rPr>
        <w:fldChar w:fldCharType="separate"/>
      </w:r>
      <w:r w:rsidR="008A576B" w:rsidRPr="008A576B">
        <w:rPr>
          <w:iCs/>
          <w:noProof/>
        </w:rPr>
        <w:t>[24]</w:t>
      </w:r>
      <w:r>
        <w:rPr>
          <w:i/>
          <w:iCs/>
        </w:rPr>
        <w:fldChar w:fldCharType="end"/>
      </w:r>
      <w:r>
        <w:rPr>
          <w:i/>
          <w:iCs/>
        </w:rPr>
        <w:t xml:space="preserve"> </w:t>
      </w:r>
      <w:r>
        <w:t xml:space="preserve">Potential reasons for the discrepancy are that Ye </w:t>
      </w:r>
      <w:r w:rsidRPr="00016778">
        <w:rPr>
          <w:i/>
          <w:iCs/>
        </w:rPr>
        <w:t>et al.</w:t>
      </w:r>
      <w:r>
        <w:t xml:space="preserve"> calculated </w:t>
      </w:r>
      <w:r w:rsidRPr="001C7F4A">
        <w:rPr>
          <w:rFonts w:ascii="Cambria Math" w:hAnsi="Cambria Math" w:cstheme="minorHAnsi"/>
          <w:i/>
          <w:iCs/>
        </w:rPr>
        <w:t>β</w:t>
      </w:r>
      <w:r>
        <w:t xml:space="preserve"> from the time-averaged absorption as opposed to a real-time value, and they determined the depth from cross-sections of the solidified melt pools instead of the keyhole bottom as done here. As for the powder sample, the slope determined from the linear fit is 0.31 (red line), whose deviation from the bare plate could be due to the differences in thermophysical property values between plate and powder. These experiments were repeated but at a slightly higher </w:t>
      </w:r>
      <w:r>
        <w:lastRenderedPageBreak/>
        <w:t xml:space="preserve">laser power (261 W) with results presented in </w:t>
      </w:r>
      <w:r w:rsidRPr="004D6BBE">
        <w:t xml:space="preserve">the Supplementary </w:t>
      </w:r>
      <w:r>
        <w:t>F</w:t>
      </w:r>
      <w:r w:rsidR="00466290">
        <w:t>ig</w:t>
      </w:r>
      <w:r>
        <w:t xml:space="preserve">. </w:t>
      </w:r>
      <w:r w:rsidR="004943B6">
        <w:t>S</w:t>
      </w:r>
      <w:r>
        <w:t>1. At this power, similar behavior is found, albeit with slightly more noise due to the increased keyhole instability.</w:t>
      </w:r>
    </w:p>
    <w:p w:rsidR="004C0B4F" w:rsidRDefault="004C0B4F" w:rsidP="004C0B4F">
      <w:pPr>
        <w:spacing w:line="360" w:lineRule="auto"/>
        <w:ind w:firstLine="360"/>
      </w:pPr>
      <w:r>
        <w:t xml:space="preserve">The observation that the normalized enthalpy model is applicable during a single laser exposure at a time resolution of 20 </w:t>
      </w:r>
      <w:r>
        <w:rPr>
          <w:rFonts w:cstheme="minorHAnsi"/>
        </w:rPr>
        <w:t>µ</w:t>
      </w:r>
      <w:r>
        <w:t xml:space="preserve">s is important for understanding the basic physics of the LPBF process, but it also leads to a practical application. Under transient LPBF conditions where the keyhole rapidly changes, if one knows the instantaneous absorbed laser power the keyhole depth can be estimated using this model. These results demonstrate the feasibility of leveraging calibrated backscattered laser light detection for real-time monitoring of this critical dimension under constant laser settings. This is critical for assuring the reliability of as-built complex structures using LPBF, in which keyhole morphology and laser absorption can be </w:t>
      </w:r>
      <w:r w:rsidRPr="003F064C">
        <w:t xml:space="preserve">substantially </w:t>
      </w:r>
      <w:r>
        <w:t xml:space="preserve">different across the build such as at the end of tracks, thin walls, edges, corners, and laser turn points. </w:t>
      </w:r>
    </w:p>
    <w:p w:rsidR="004C0B4F" w:rsidRPr="00D64A25" w:rsidRDefault="00B4752B" w:rsidP="00D64A25">
      <w:pPr>
        <w:pStyle w:val="ListParagraph"/>
        <w:numPr>
          <w:ilvl w:val="0"/>
          <w:numId w:val="1"/>
        </w:numPr>
        <w:spacing w:line="360" w:lineRule="auto"/>
      </w:pPr>
      <w:r>
        <w:t>Conclusions</w:t>
      </w:r>
    </w:p>
    <w:p w:rsidR="004C0B4F" w:rsidRDefault="004C0B4F" w:rsidP="004C0B4F">
      <w:pPr>
        <w:spacing w:line="360" w:lineRule="auto"/>
        <w:ind w:firstLine="360"/>
      </w:pPr>
      <w:r>
        <w:t>This work quantifies the relationship between laser power absorption and melt pool cavity geometry at a level that has not been previously available. Prior measurements of laser absorption have either been time-averaged</w:t>
      </w:r>
      <w:r w:rsidR="00466290">
        <w:t xml:space="preserve"> </w:t>
      </w:r>
      <w:r>
        <w:fldChar w:fldCharType="begin" w:fldLock="1"/>
      </w:r>
      <w:r w:rsidR="00C82E5F">
        <w:instrText xml:space="preserve">ADDIN CSL_CITATION {"citationItems":[{"id":"ITEM-1","itemData":{"abstract":"The absorption of laser en-ergy by the workpiece during laserbeam welding (LBW) has been studied through direct measurements of heat input ob-tained with a Seebeck envelope calorimeter. The experiment compared workpiece materials with contrasting thermal properties (304 stainless steel, 1018 steel, tin), and varied the laser power, travel speed, and focus spot size in order to determine their effects on two figures of merit: the energy transfer effi-ciency and the melting efficiency. An un-certainty analysis of the experimental measurements and calculated parame-ters has been included. The energy transfer efficiency during laser beam welding was found to increase with beam intensity from 0.20 to 0.90 and to stabilize at a high value at intensities greater than 30 kW/cm. No correlation with energy transfer efficiency was found for either the fusion zone depth-to-width ratio or the travel speed. Measured melt-ing efficiencies for laser welding were found to be no higher than the theoretical maximum value of 0.48 which can be ob-tained with conventional arc welding processes. However, improved melting efficiency over conventional processes was obtained due to the shapes of laser welds that create two-dimensional heat flow in nominally three-dimensional heat flow applications. A mathematical model for laser weld-ing has been developed using dimen-sionless parameters that relate the size of a laser weld to the net heat absorbed by the workpiece. Through application of P. W~ FUERSCHBACH is with the Physical and","author":[{"dropping-particle":"","family":"Fuerschbach","given":"P W","non-dropping-particle":"","parse-names":false,"suffix":""}],"container-title":"Welding Journal","id":"ITEM-1","issue":"1","issued":{"date-parts":[["1996"]]},"page":"24s-34s","title":"Measurement and Prediction of Efficiency in Laser Beam Energy Transfer Welding","type":"article-journal","volume":"75"},"uris":["http://www.mendeley.com/documents/?uuid=efbfe380-df6c-46d3-be92-528c21c2fe02"]},{"id":"ITEM-2","itemData":{"DOI":"10.1016/j.apmt.2017.08.006","ISSN":"23529407","abstract":"The effective absorptivity of continuous wave 1070nm laser light has been studied for bare and metal powder-coated discs of 316L stainless steel as well as for aluminum alloy 1100 and tungsten by use of direct calorimetric measurements. After carefully validating the applicability of the method, the effective absorptivity is plotted as a function of incident laser power from 30 up to </w:instrText>
      </w:r>
      <w:r w:rsidR="00C82E5F">
        <w:rPr>
          <w:rFonts w:hint="eastAsia"/>
        </w:rPr>
        <w:instrText>≈</w:instrText>
      </w:r>
      <w:r w:rsidR="00C82E5F">
        <w:instrText>540W for scanning speeds of 100, 500 and 1500mms−1. The effective absorptivity versus power curves of the bulk materials typically show a slight change in effective absorptivity from 30W until the onset of the formation of a recoil pressure-induced surface depression. As observed using high-speed video, this change in surface morphology leads to an increase in absorption of the laser light. At the higher powers beyond the keyhole transition, a saturation value is reached for both bare discs and powder-c</w:instrText>
      </w:r>
      <w:r w:rsidR="00C82E5F">
        <w:rPr>
          <w:rFonts w:hint="eastAsia"/>
        </w:rPr>
        <w:instrText xml:space="preserve">oated disks. For </w:instrText>
      </w:r>
      <w:r w:rsidR="00C82E5F">
        <w:rPr>
          <w:rFonts w:hint="eastAsia"/>
        </w:rPr>
        <w:instrText>≈</w:instrText>
      </w:r>
      <w:r w:rsidR="00C82E5F">
        <w:rPr>
          <w:rFonts w:hint="eastAsia"/>
        </w:rPr>
        <w:instrText>100</w:instrText>
      </w:r>
      <w:r w:rsidR="00C82E5F">
        <w:rPr>
          <w:rFonts w:hint="eastAsia"/>
        </w:rPr>
        <w:instrText>μ</w:instrText>
      </w:r>
      <w:r w:rsidR="00C82E5F">
        <w:rPr>
          <w:rFonts w:hint="eastAsia"/>
        </w:rPr>
        <w:instrText>m thick powder layers, the measured absorptivity was found to be two times that of the bare polished discs for low-laser power. There is a sharp decrease when full melting of the powder tracks is achieved, followed by a keyhole-drive</w:instrText>
      </w:r>
      <w:r w:rsidR="00C82E5F">
        <w:instrText>n increase at higher powers, similar to the bare disc case. It is shown that, under conditions associated with laser powder-bed fusion additive manufacturing, absorptivity values can vary greatly, and differ from both powder-layer measurements and liquid metal estimates from the literature.","author":[{"dropping-particle":"","family":"Trapp","given":"Johannes","non-dropping-particle":"","parse-names":false,"suffix":""},{"dropping-particle":"","family":"Rubenchik","given":"Alexander M.","non-dropping-particle":"","parse-names":false,"suffix":""},{"dropping-particle":"","family":"Guss","given":"Gabe","non-dropping-particle":"","parse-names":false,"suffix":""},{"dropping-particle":"","family":"Matthews","given":"Manyalibo J.","non-dropping-particle":"","parse-names":false,"suffix":""}],"container-title":"Applied Materials Today","id":"ITEM-2","issued":{"date-parts":[["2017"]]},"page":"341-349","publisher":"The Authors","title":"In situ absorptivity measurements of metallic powders during laser powder-bed fusion additive manufacturing","type":"article-journal","volume":"9"},"uris":["http://www.mendeley.com/documents/?uuid=bffa1dbb-9b74-4a07-8e0b-886d131485b5"]}],"mendeley":{"formattedCitation":"[43,54]","plainTextFormattedCitation":"[43,54]","previouslyFormattedCitation":"[43,54]"},"properties":{"noteIndex":0},"schema":"https://github.com/citation-style-language/schema/raw/master/csl-citation.json"}</w:instrText>
      </w:r>
      <w:r>
        <w:fldChar w:fldCharType="separate"/>
      </w:r>
      <w:r w:rsidR="00C82E5F" w:rsidRPr="00C82E5F">
        <w:rPr>
          <w:noProof/>
        </w:rPr>
        <w:t>[43,54]</w:t>
      </w:r>
      <w:r>
        <w:fldChar w:fldCharType="end"/>
      </w:r>
      <w:r>
        <w:t xml:space="preserve">, and thus incapable of real-time correlation, or time-resolved but only related to solidified melt pools characterized </w:t>
      </w:r>
      <w:r w:rsidRPr="00D41253">
        <w:rPr>
          <w:i/>
          <w:iCs/>
        </w:rPr>
        <w:t>ex situ</w:t>
      </w:r>
      <w:r w:rsidR="00466290">
        <w:rPr>
          <w:i/>
          <w:iCs/>
        </w:rPr>
        <w:t xml:space="preserve"> </w:t>
      </w:r>
      <w:r>
        <w:fldChar w:fldCharType="begin" w:fldLock="1"/>
      </w:r>
      <w:r w:rsidR="00C82E5F">
        <w:instrText>ADDIN CSL_CITATION {"citationItems":[{"id":"ITEM-1","itemData":{"DOI":"10.1103/PhysRevApplied.10.044061","ISSN":"2331-7019","author":[{"dropping-particle":"","family":"Simonds","given":"Brian J","non-dropping-particle":"","parse-names":false,"suffix":""},{"dropping-particle":"","family":"Sowards","given":"Jeffrey","non-dropping-particle":"","parse-names":false,"suffix":""},{"dropping-particle":"","family":"Hadler","given":"Josh","non-dropping-particle":"","parse-names":false,"suffix":""},{"dropping-particle":"","family":"Pfeif","given":"Erik","non-dropping-particle":"","parse-names":false,"suffix":""},{"dropping-particle":"","family":"Wilthan","given":"Boris","non-dropping-particle":"","parse-names":false,"suffix":""},{"dropping-particle":"","family":"Tanner","given":"Jack","non-dropping-particle":"","parse-names":false,"suffix":""},{"dropping-particle":"","family":"Williams","given":"Paul","non-dropping-particle":"","parse-names":false,"suffix":""},{"dropping-particle":"","family":"Lehman","given":"John","non-dropping-particle":"","parse-names":false,"suffix":""}],"container-title":"Physical Review Applied","id":"ITEM-1","issued":{"date-parts":[["2018"]]},"page":"044061-14","publisher":"American Physical Society","title":"Time-resolved Absorptance and Melt Pool Dynamics during Intense Laser Irradiation of Metal","type":"article-journal","volume":"10"},"uris":["http://www.mendeley.com/documents/?uuid=b2e3a506-25ca-444c-8a4f-45af50fc16bb"]}],"mendeley":{"formattedCitation":"[21]","plainTextFormattedCitation":"[21]","previouslyFormattedCitation":"[21]"},"properties":{"noteIndex":0},"schema":"https://github.com/citation-style-language/schema/raw/master/csl-citation.json"}</w:instrText>
      </w:r>
      <w:r>
        <w:fldChar w:fldCharType="separate"/>
      </w:r>
      <w:r w:rsidR="008A576B" w:rsidRPr="008A576B">
        <w:rPr>
          <w:noProof/>
        </w:rPr>
        <w:t>[21]</w:t>
      </w:r>
      <w:r>
        <w:fldChar w:fldCharType="end"/>
      </w:r>
      <w:r>
        <w:t xml:space="preserve">. The closest to date has been Allen </w:t>
      </w:r>
      <w:r w:rsidRPr="00D41253">
        <w:rPr>
          <w:i/>
          <w:iCs/>
        </w:rPr>
        <w:t>et al.</w:t>
      </w:r>
      <w:r>
        <w:t xml:space="preserve"> who combined ISR and inline coherent imaging but were limited to stationary laser measurements on solid samples and only one-dimension geometry data</w:t>
      </w:r>
      <w:r w:rsidR="00466290">
        <w:t xml:space="preserve"> </w:t>
      </w:r>
      <w:r>
        <w:fldChar w:fldCharType="begin" w:fldLock="1"/>
      </w:r>
      <w:r w:rsidR="00C82E5F">
        <w:instrText>ADDIN CSL_CITATION {"citationItems":[{"id":"ITEM-1","itemData":{"author":[{"dropping-particle":"","family":"Allen","given":"Troy R.","non-dropping-particle":"","parse-names":false,"suffix":""},{"dropping-particle":"","family":"Huang","given":"Wenkang","non-dropping-particle":"","parse-names":false,"suffix":""},{"dropping-particle":"","family":"Tanner","given":"Jack","non-dropping-particle":"","parse-names":false,"suffix":""},{"dropping-particle":"","family":"Tan","given":"Wenda","non-dropping-particle":"","parse-names":false,"suffix":""},{"dropping-particle":"","family":"Fraser","given":"James M.","non-dropping-particle":"","parse-names":false,"suffix":""},{"dropping-particle":"","family":"Simonds","given":"Brian J.","non-dropping-particle":"","parse-names":false,"suffix":""}],"container-title":"Physical Review Applied","id":"ITEM-1","issued":{"date-parts":[["2020"]]},"page":"064070","title":"Energy-Coupling Mechanisms Revealed through Simultaneous Keyhole Depth and Absorptance Measurements during Laser-Metal Processing","type":"article-journal","volume":"13"},"uris":["http://www.mendeley.com/documents/?uuid=e3bca935-c07f-4a1f-b431-adaa8041e3da"]},{"id":"ITEM-2","itemData":{"DOI":"10.1016/j.procir.2020.09.157","ISSN":"22128271","abstract":"© 2020 The Authors. Published by Elsevier B.V. The formation of keyholes during high-irradiance laser-metal interaction is the complex, multiphysics phenomenon that underpins industrial processes such as laser-based additive manufacturing, laser welding, and laser cutting. The complex dynamics of energy coupling in keyhole formation are not well understood, and the energy absorptance in these processes are often assumed to be constant. Therefore, we implement two state-of-the-art measurement techniques in operando to simultaneously measure keyhole depth using inline coherent imaging and laser energy absorptance using integrating sphere radiometry at imaging rates of 200 kHz. Results directly reveal the time evolution of cavity-enhanced absorptance in these keyholes generated by the laser-metal interaction. For stationary irradiance on AISI 316 stainless steel, we find that processing in an argon-rich environment compared to air reduces coupling efficiency by 50 % ± 11 % in conduction, 27 % ± 2 % in transition, and 8 % ± 3 % in keyhole mode. High imaging rates allow clear observation of liquid surface oscillations and corresponding changes to absorptance, declining from 15 kHz to 10 kHz over the first 10 ms of the spot weld.","author":[{"dropping-particle":"","family":"Allen","given":"T.R.","non-dropping-particle":"","parse-names":false,"suffix":""},{"dropping-particle":"","family":"Simonds","given":"B.J.","non-dropping-particle":"","parse-names":false,"suffix":""},{"dropping-particle":"","family":"Tanner","given":"J.R.","non-dropping-particle":"","parse-names":false,"suffix":""},{"dropping-particle":"","family":"Fraser","given":"J.M.","non-dropping-particle":"","parse-names":false,"suffix":""}],"container-title":"Procedia CIRP","id":"ITEM-2","issued":{"date-parts":[["2020"]]},"page":"419-424","title":"Simultaneous in operando monitoring of keyhole depth and absorptance in laser processing of AISI 316 stainless steel at 200 kHz","type":"article-journal","volume":"94"},"uris":["http://www.mendeley.com/documents/?uuid=15803f7e-4867-35ef-952c-13e5c29dabac"]}],"mendeley":{"formattedCitation":"[42,55]","plainTextFormattedCitation":"[42,55]","previouslyFormattedCitation":"[42,55]"},"properties":{"noteIndex":0},"schema":"https://github.com/citation-style-language/schema/raw/master/csl-citation.json"}</w:instrText>
      </w:r>
      <w:r>
        <w:fldChar w:fldCharType="separate"/>
      </w:r>
      <w:r w:rsidR="00C82E5F" w:rsidRPr="00C82E5F">
        <w:rPr>
          <w:noProof/>
        </w:rPr>
        <w:t>[42,55]</w:t>
      </w:r>
      <w:r>
        <w:fldChar w:fldCharType="end"/>
      </w:r>
      <w:r>
        <w:t xml:space="preserve">. Therefore, this work represents a significant advancement that allows for testing the fundamental relationship like that expressed in the normalized enthalpy model and as a resource for validating </w:t>
      </w:r>
      <w:proofErr w:type="spellStart"/>
      <w:r>
        <w:t>multiphysics</w:t>
      </w:r>
      <w:proofErr w:type="spellEnd"/>
      <w:r>
        <w:t xml:space="preserve"> simulations.</w:t>
      </w:r>
    </w:p>
    <w:p w:rsidR="004C0B4F" w:rsidRPr="00FB4C7A" w:rsidRDefault="004C0B4F" w:rsidP="004C0B4F">
      <w:pPr>
        <w:spacing w:line="360" w:lineRule="auto"/>
        <w:ind w:firstLine="360"/>
      </w:pPr>
      <w:r>
        <w:t>Qualitatively, the correlation of sharp changes to the backscattered light signal with pore</w:t>
      </w:r>
      <w:r w:rsidR="002C622E">
        <w:t>-</w:t>
      </w:r>
      <w:r>
        <w:t>defect</w:t>
      </w:r>
      <w:r w:rsidR="002C622E">
        <w:t>-</w:t>
      </w:r>
      <w:r>
        <w:t xml:space="preserve">creating mechanisms demonstrates the utility of this technique for a simple, real-time, </w:t>
      </w:r>
      <w:r w:rsidRPr="00D41253">
        <w:rPr>
          <w:i/>
          <w:iCs/>
        </w:rPr>
        <w:t>in situ</w:t>
      </w:r>
      <w:r>
        <w:t xml:space="preserve"> process monitor. Recently, researchers put forth process recommendations for reducing porosity related to changes in keyhole aspect ratio</w:t>
      </w:r>
      <w:r w:rsidR="00466290">
        <w:t xml:space="preserve"> </w:t>
      </w:r>
      <w:r>
        <w:fldChar w:fldCharType="begin" w:fldLock="1"/>
      </w:r>
      <w:r w:rsidR="00C82E5F">
        <w:instrText>ADDIN CSL_CITATION {"citationItems":[{"id":"ITEM-1","itemData":{"DOI":"10.1038/s41467-019-10009-2","ISBN":"4146701910","ISSN":"20411723","abstract":"Laser powder bed fusion additive manufacturing is an emerging 3D printing technique for the fabrication of advanced metal components. Widespread adoption of it and similar additive technologies is hampered by poor understanding of laser-metal interactions under such extreme thermal regimes. Here, we elucidate the mechanism of pore formation and liquid-solid interface dynamics during typical laser powder bed fusion conditions using in situ X-ray imaging and multi-physics simulations. Pores are revealed to form during changes in laser scan velocity due to the rapid formation then collapse of deep keyhole depressions in the surface which traps inert shielding gas in the solidifying metal. We develop a universal mitigation strategy which eliminates this pore formation process and improves the geometric quality of melt tracks. Our results provide insight into the physics of laser-metal interaction and demonstrate the potential for science-based approaches to improve confidence in components produced by laser powder bed fusion.","author":[{"dropping-particle":"","family":"Martin","given":"Aiden A.","non-dropping-particle":"","parse-names":false,"suffix":""},{"dropping-particle":"","family":"Calta","given":"Nicholas P.","non-dropping-particle":"","parse-names":false,"suffix":""},{"dropping-particle":"","family":"Khairallah","given":"Saad A.","non-dropping-particle":"","parse-names":false,"suffix":""},{"dropping-particle":"","family":"Wang","given":"Jenny","non-dropping-particle":"","parse-names":false,"suffix":""},{"dropping-particle":"","family":"Depond","given":"Phillip J.","non-dropping-particle":"","parse-names":false,"suffix":""},{"dropping-particle":"","family":"Fong","given":"Anthony Y.","non-dropping-particle":"","parse-names":false,"suffix":""},{"dropping-particle":"","family":"Thampy","given":"Vivek","non-dropping-particle":"","parse-names":false,"suffix":""},{"dropping-particle":"","family":"Guss","given":"Gabe M.","non-dropping-particle":"","parse-names":false,"suffix":""},{"dropping-particle":"","family":"Kiss","given":"Andrew M.","non-dropping-particle":"","parse-names":false,"suffix":""},{"dropping-particle":"","family":"Stone","given":"Kevin H.","non-dropping-particle":"","parse-names":false,"suffix":""},{"dropping-particle":"","family":"Tassone","given":"Christopher J.","non-dropping-particle":"","parse-names":false,"suffix":""},{"dropping-particle":"","family":"Nelson Weker","given":"Johanna","non-dropping-particle":"","parse-names":false,"suffix":""},{"dropping-particle":"","family":"Toney","given":"Michael F.","non-dropping-particle":"","parse-names":false,"suffix":""},{"dropping-particle":"","family":"Buuren","given":"Tony","non-dropping-particle":"van","parse-names":false,"suffix":""},{"dropping-particle":"","family":"Matthews","given":"Manyalibo J.","non-dropping-particle":"","parse-names":false,"suffix":""}],"container-title":"Nature Communications","id":"ITEM-1","issued":{"date-parts":[["2019"]]},"page":"1987","publisher":"Springer US","title":"Dynamics of pore formation during laser powder bed fusion additive manufacturing","type":"article-journal","volume":"10"},"uris":["http://www.mendeley.com/documents/?uuid=705d2fb3-409d-45c0-8f6d-e20ac8ad896f"]}],"mendeley":{"formattedCitation":"[48]","plainTextFormattedCitation":"[48]","previouslyFormattedCitation":"[48]"},"properties":{"noteIndex":0},"schema":"https://github.com/citation-style-language/schema/raw/master/csl-citation.json"}</w:instrText>
      </w:r>
      <w:r>
        <w:fldChar w:fldCharType="separate"/>
      </w:r>
      <w:r w:rsidR="008A576B" w:rsidRPr="008A576B">
        <w:rPr>
          <w:noProof/>
        </w:rPr>
        <w:t>[48]</w:t>
      </w:r>
      <w:r>
        <w:fldChar w:fldCharType="end"/>
      </w:r>
      <w:r>
        <w:t xml:space="preserve"> and keyhole instability</w:t>
      </w:r>
      <w:r w:rsidR="00466290">
        <w:t xml:space="preserve"> </w:t>
      </w:r>
      <w:r>
        <w:fldChar w:fldCharType="begin" w:fldLock="1"/>
      </w:r>
      <w:r w:rsidR="00C82E5F">
        <w:instrText>ADDIN CSL_CITATION {"citationItems":[{"id":"ITEM-1","itemData":{"DOI":"10.1016/j.addma.2019.100835","ISSN":"22148604","abstract":"Metal additive manufacturing, despite of offering unique capabilities e.g. unlimited design freedom, short manufacturing time, etc., suffers from raft of intrinsic defects. Porosity is of the defects which can badly deteriorate a part's performance. In this respect, enabling one to observe and predict the porosity during this process is of high importance. To this end, in this work a combined numerical and experimental approach has been used to analyze the formation, evolution and disappearance of keyhole and keyhole-induced porosities along with their initiating mechanisms, during single track L-PBF of a Ti6Al4V alloy. In this respect, a high-fidelity numerical model based on the Finite Volume Method (FVM) and accomplished in the commercial software Flow-3D is developed. The model accounts for the major physics taking place during the laser-scanning step of the L-PBF process. To better simulate the actual laser-material interaction, multiple reflection with the ray-tracing method has been implemented along with the Fresnel absorption function. The results show that during the keyhole regime, the heating rises dramatically compared to the shallow-depth melt pool regime due to the large entrapment of laser rays in the keyhole cavities. Also a detailed parametric study is performed to investigate the effect of input power on thermal absorptivity, heat transfer and melt pool anatomy. Furthermore, an X-ray Computed Tomography (X-CT) analysis is carried out to visualize the pores formed during the L-PBF process. It is shown, that the predicted shape, size and depth of the pores are in very good agreement with those found by either X-CT or optical and 3D digital microscopic images.","author":[{"dropping-particle":"","family":"Bayat","given":"Mohamad","non-dropping-particle":"","parse-names":false,"suffix":""},{"dropping-particle":"","family":"Thanki","given":"Aditi","non-dropping-particle":"","parse-names":false,"suffix":""},{"dropping-particle":"","family":"Mohanty","given":"Sankhya","non-dropping-particle":"","parse-names":false,"suffix":""},{"dropping-particle":"","family":"Witvrouw","given":"Ann","non-dropping-particle":"","parse-names":false,"suffix":""},{"dropping-particle":"","family":"Yang","given":"Shoufeng","non-dropping-particle":"","parse-names":false,"suffix":""},{"dropping-particle":"","family":"Thorborg","given":"Jesper","non-dropping-particle":"","parse-names":false,"suffix":""},{"dropping-particle":"","family":"Tiedje","given":"Niels Skat","non-dropping-particle":"","parse-names":false,"suffix":""},{"dropping-particle":"","family":"Hattel","given":"Jesper Henri","non-dropping-particle":"","parse-names":false,"suffix":""}],"container-title":"Additive Manufacturing","id":"ITEM-1","issue":"April","issued":{"date-parts":[["2019"]]},"page":"100835","publisher":"Elsevier","title":"Keyhole-induced porosities in Laser-based Powder Bed Fusion (L-PBF) of Ti6Al4V: High-fidelity modelling and experimental validation","type":"article-journal","volume":"30"},"uris":["http://www.mendeley.com/documents/?uuid=77bc44aa-3b24-4c53-94a4-c2299b553798"]}],"mendeley":{"formattedCitation":"[14]","plainTextFormattedCitation":"[14]","previouslyFormattedCitation":"[14]"},"properties":{"noteIndex":0},"schema":"https://github.com/citation-style-language/schema/raw/master/csl-citation.json"}</w:instrText>
      </w:r>
      <w:r>
        <w:fldChar w:fldCharType="separate"/>
      </w:r>
      <w:r w:rsidR="008A576B" w:rsidRPr="008A576B">
        <w:rPr>
          <w:noProof/>
        </w:rPr>
        <w:t>[14]</w:t>
      </w:r>
      <w:r>
        <w:fldChar w:fldCharType="end"/>
      </w:r>
      <w:r>
        <w:t xml:space="preserve">. However, the diagnostic techniques used in these studies cannot be readily incorporated into a manufacturing environment. Our results demonstrate that measurements of total backscattered light are not only capable of real-time detection of keyhole collapses, aspect ratio deviations, and instabilities, but do so in a manner that is readily applicable to industrial laser processes.  </w:t>
      </w:r>
    </w:p>
    <w:p w:rsidR="008A576B" w:rsidRDefault="00A95514" w:rsidP="004C0B4F">
      <w:pPr>
        <w:spacing w:line="360" w:lineRule="auto"/>
        <w:rPr>
          <w:b/>
          <w:bCs/>
        </w:rPr>
      </w:pPr>
      <w:r>
        <w:rPr>
          <w:b/>
          <w:bCs/>
        </w:rPr>
        <w:t>Data Availability Statement</w:t>
      </w:r>
    </w:p>
    <w:p w:rsidR="00A95514" w:rsidRPr="00A95514" w:rsidRDefault="00A95514" w:rsidP="00A95514">
      <w:pPr>
        <w:spacing w:line="360" w:lineRule="auto"/>
        <w:ind w:firstLine="720"/>
      </w:pPr>
      <w:r>
        <w:t xml:space="preserve">The authors will make data available upon reasonable request. </w:t>
      </w:r>
    </w:p>
    <w:p w:rsidR="004C0B4F" w:rsidRPr="00204AB7" w:rsidRDefault="004C0B4F" w:rsidP="004C0B4F">
      <w:pPr>
        <w:spacing w:line="360" w:lineRule="auto"/>
        <w:rPr>
          <w:b/>
          <w:bCs/>
        </w:rPr>
      </w:pPr>
      <w:r w:rsidRPr="00204AB7">
        <w:rPr>
          <w:b/>
          <w:bCs/>
        </w:rPr>
        <w:lastRenderedPageBreak/>
        <w:t>Acknowledgements</w:t>
      </w:r>
    </w:p>
    <w:p w:rsidR="004C0B4F" w:rsidRPr="00204AB7" w:rsidRDefault="004C0B4F" w:rsidP="004C0B4F">
      <w:pPr>
        <w:spacing w:line="360" w:lineRule="auto"/>
        <w:ind w:firstLine="360"/>
      </w:pPr>
      <w:r w:rsidRPr="004B6D48">
        <w:t>This research used resources of the Advanced Photon Source, a U.S. Department of Energy (DOE) Office of Science User Facility operated for the DOE Office of Science by Argonne National Laboratory under Contract No. DE-AC02-06CH11357</w:t>
      </w:r>
      <w:r>
        <w:t>.</w:t>
      </w:r>
      <w:r w:rsidRPr="004B6D48">
        <w:t xml:space="preserve"> </w:t>
      </w:r>
      <w:r>
        <w:t xml:space="preserve">The authors also thank Lyle Levine and Nick Derimow for useful comments and discussion on this manuscript. </w:t>
      </w:r>
    </w:p>
    <w:p w:rsidR="004C0B4F" w:rsidRDefault="004C0B4F" w:rsidP="004C0B4F">
      <w:pPr>
        <w:spacing w:after="0" w:line="240" w:lineRule="auto"/>
        <w:rPr>
          <w:u w:val="single"/>
        </w:rPr>
      </w:pPr>
      <w:r w:rsidRPr="00307910">
        <w:rPr>
          <w:u w:val="single"/>
        </w:rPr>
        <w:t>References</w:t>
      </w:r>
    </w:p>
    <w:p w:rsidR="004C0B4F" w:rsidRPr="00307910" w:rsidRDefault="004C0B4F" w:rsidP="004C0B4F">
      <w:pPr>
        <w:spacing w:after="0" w:line="240" w:lineRule="auto"/>
        <w:rPr>
          <w:u w:val="single"/>
        </w:rPr>
      </w:pPr>
    </w:p>
    <w:p w:rsidR="00C82E5F" w:rsidRPr="00C82E5F" w:rsidRDefault="004C0B4F" w:rsidP="00C82E5F">
      <w:pPr>
        <w:widowControl w:val="0"/>
        <w:autoSpaceDE w:val="0"/>
        <w:autoSpaceDN w:val="0"/>
        <w:adjustRightInd w:val="0"/>
        <w:spacing w:after="0" w:line="240" w:lineRule="auto"/>
        <w:ind w:left="640" w:hanging="640"/>
        <w:rPr>
          <w:rFonts w:ascii="Calibri" w:hAnsi="Calibri" w:cs="Calibri"/>
          <w:noProof/>
          <w:szCs w:val="24"/>
        </w:rPr>
      </w:pPr>
      <w:r>
        <w:rPr>
          <w:b/>
          <w:bCs/>
        </w:rPr>
        <w:fldChar w:fldCharType="begin" w:fldLock="1"/>
      </w:r>
      <w:r>
        <w:rPr>
          <w:b/>
          <w:bCs/>
        </w:rPr>
        <w:instrText xml:space="preserve">ADDIN Mendeley Bibliography CSL_BIBLIOGRAPHY </w:instrText>
      </w:r>
      <w:r>
        <w:rPr>
          <w:b/>
          <w:bCs/>
        </w:rPr>
        <w:fldChar w:fldCharType="separate"/>
      </w:r>
      <w:r w:rsidR="00C82E5F" w:rsidRPr="00C82E5F">
        <w:rPr>
          <w:rFonts w:ascii="Calibri" w:hAnsi="Calibri" w:cs="Calibri"/>
          <w:noProof/>
          <w:szCs w:val="24"/>
        </w:rPr>
        <w:t>[1]</w:t>
      </w:r>
      <w:r w:rsidR="00C82E5F" w:rsidRPr="00C82E5F">
        <w:rPr>
          <w:rFonts w:ascii="Calibri" w:hAnsi="Calibri" w:cs="Calibri"/>
          <w:noProof/>
          <w:szCs w:val="24"/>
        </w:rPr>
        <w:tab/>
        <w:t>M.C. Fery, On the Approximation of Black Bodies which are employed as Receivers, Comptes Rendus. 148 (1909) 777–780.</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2]</w:t>
      </w:r>
      <w:r w:rsidRPr="00C82E5F">
        <w:rPr>
          <w:rFonts w:ascii="Calibri" w:hAnsi="Calibri" w:cs="Calibri"/>
          <w:noProof/>
          <w:szCs w:val="24"/>
        </w:rPr>
        <w:tab/>
        <w:t>A. Gouffe, Corrections d’ouverture des corps noirs artificiels compte tenu des diffusions multiples internes, Rev. Opt. 24 (1945) 1–10.</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3]</w:t>
      </w:r>
      <w:r w:rsidRPr="00C82E5F">
        <w:rPr>
          <w:rFonts w:ascii="Calibri" w:hAnsi="Calibri" w:cs="Calibri"/>
          <w:noProof/>
          <w:szCs w:val="24"/>
        </w:rPr>
        <w:tab/>
        <w:t>E.M. Sparrow, V.K. Jonsson, Radiant Emission Characteristics of Diffuse Conical Cavities, J. Opt. Soc. Am. 53 (1963) 816–821.</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4]</w:t>
      </w:r>
      <w:r w:rsidRPr="00C82E5F">
        <w:rPr>
          <w:rFonts w:ascii="Calibri" w:hAnsi="Calibri" w:cs="Calibri"/>
          <w:noProof/>
          <w:szCs w:val="24"/>
        </w:rPr>
        <w:tab/>
        <w:t>E.D. West, L.B. Schmidt, Spectral-Absorptance Measurements for Laser Calorimetry., J Opt Soc Am. 65 (1975) 573–578. https://doi.org/10.1364/JOSA.65.000573.</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5]</w:t>
      </w:r>
      <w:r w:rsidRPr="00C82E5F">
        <w:rPr>
          <w:rFonts w:ascii="Calibri" w:hAnsi="Calibri" w:cs="Calibri"/>
          <w:noProof/>
          <w:szCs w:val="24"/>
        </w:rPr>
        <w:tab/>
        <w:t>D.T. Swift-Hook, A.E.F. Gick, Penetration Welding with Lasers, 1Welding J. 52 (1973) 492s-499s. https://unicorn.dmz.cranfield.ac.uk/uhtbin/cgisirsi/?ps=MHwR2FMU8e/CRANFIELD/141340320/9.</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6]</w:t>
      </w:r>
      <w:r w:rsidRPr="00C82E5F">
        <w:rPr>
          <w:rFonts w:ascii="Calibri" w:hAnsi="Calibri" w:cs="Calibri"/>
          <w:noProof/>
          <w:szCs w:val="24"/>
        </w:rPr>
        <w:tab/>
        <w:t>W.E. King, H.D. Barth, V.M. Castillo, G.F. Gallegos, J.W. Gibbs, D.E. Hahn, C. Kamath, A.M. Rubenchik, Observation of keyhole-mode laser melting in laser powder-bed fusion additive manufacturing, J. Mater. Process. Tech. 214 (2014) 2915–2925.</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7]</w:t>
      </w:r>
      <w:r w:rsidRPr="00C82E5F">
        <w:rPr>
          <w:rFonts w:ascii="Calibri" w:hAnsi="Calibri" w:cs="Calibri"/>
          <w:noProof/>
          <w:szCs w:val="24"/>
        </w:rPr>
        <w:tab/>
        <w:t>R. Cunningham, C. Zhao, N. Parab, C. Kantzos, J. Pauza, K. Fezzaa, T. Sun, A.D. Rollett, Keyhole threshold and morphology in laser melting revealed by ultrahigh-speed x-ray imaging, Science (80-. ). 363 (2019) 849–852. https://doi.org/10.1126/science.aav4687.</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8]</w:t>
      </w:r>
      <w:r w:rsidRPr="00C82E5F">
        <w:rPr>
          <w:rFonts w:ascii="Calibri" w:hAnsi="Calibri" w:cs="Calibri"/>
          <w:noProof/>
          <w:szCs w:val="24"/>
        </w:rPr>
        <w:tab/>
        <w:t>S.C. Wang, P.S. Wei, Energy-Beam redistribution and absorption in a drilling or welding cavity, Metall. Trans. B. 23 (1992) 505–511. https://doi.org/10.1007/BF02649669.</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9]</w:t>
      </w:r>
      <w:r w:rsidRPr="00C82E5F">
        <w:rPr>
          <w:rFonts w:ascii="Calibri" w:hAnsi="Calibri" w:cs="Calibri"/>
          <w:noProof/>
          <w:szCs w:val="24"/>
        </w:rPr>
        <w:tab/>
        <w:t>P. Solana, G. Negro, A study of the effect of multiple reflections on the shape of the keyhole in the laser processing of materials, J. Phys. D. Appl. Phys. 30 (1997) 3216–3222. https://doi.org/10.1088/0022-3727/30/23/006.</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10]</w:t>
      </w:r>
      <w:r w:rsidRPr="00C82E5F">
        <w:rPr>
          <w:rFonts w:ascii="Calibri" w:hAnsi="Calibri" w:cs="Calibri"/>
          <w:noProof/>
          <w:szCs w:val="24"/>
        </w:rPr>
        <w:tab/>
        <w:t>C.Y. Ho, P.S. Wei, Energy absorption in a conical cavity truncated by spherical cap subject to a focused high-intensity beam, Int. J. Heat Mass Transf. 40 (1997) 1895–1905. https://doi.org/10.1016/S0017-9310(96)00223-2.</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11]</w:t>
      </w:r>
      <w:r w:rsidRPr="00C82E5F">
        <w:rPr>
          <w:rFonts w:ascii="Calibri" w:hAnsi="Calibri" w:cs="Calibri"/>
          <w:noProof/>
          <w:szCs w:val="24"/>
        </w:rPr>
        <w:tab/>
        <w:t>N. Kouraytem, X. Li, R. Cunningham, C. Zhao, N. Parab, T. Sun, A.D. Rollett, A.D. Spear, W. Tan, Effect of Laser-Matter Interaction on Molten Pool Flow and Keyhole Dynamics, Phys. Rev. Appl. 11 (2019) 064054. https://doi.org/10.1103/PhysRevApplied.11.064054.</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12]</w:t>
      </w:r>
      <w:r w:rsidRPr="00C82E5F">
        <w:rPr>
          <w:rFonts w:ascii="Calibri" w:hAnsi="Calibri" w:cs="Calibri"/>
          <w:noProof/>
          <w:szCs w:val="24"/>
        </w:rPr>
        <w:tab/>
        <w:t>S.A. Khairallah, A.A. Martin, J.R.I. Lee, G. Guss, N.P. Calta, J.A. Hammons, M.H. Nielsen, K. Chaput, E. Schwalbach, M.N. Shah, M.G. Chapman, T.M. Willey, A.M. Rubenchik, A.T. Anderson, Y.M. Wang, M.J. Matthews, W.E. King, Controlling interdependent meso-nanosecond dynamics and defect generation in metal 3D printing, Science (80-. ). 368 (2020) 660–665.</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13]</w:t>
      </w:r>
      <w:r w:rsidRPr="00C82E5F">
        <w:rPr>
          <w:rFonts w:ascii="Calibri" w:hAnsi="Calibri" w:cs="Calibri"/>
          <w:noProof/>
          <w:szCs w:val="24"/>
        </w:rPr>
        <w:tab/>
        <w:t>J. Lind, F. Fetzer, D. Blazquez-sanchez, J. Weidensdörfer, R. Weber, J. Lind, Geometry and absorptance of the cutting fronts during laser beam cutting Geometry and absorptance of the cutting fronts during laser beam cutting, J. Laser Appl. 032 (2020) 1–5. https://doi.org/10.2351/7.0000024.</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14]</w:t>
      </w:r>
      <w:r w:rsidRPr="00C82E5F">
        <w:rPr>
          <w:rFonts w:ascii="Calibri" w:hAnsi="Calibri" w:cs="Calibri"/>
          <w:noProof/>
          <w:szCs w:val="24"/>
        </w:rPr>
        <w:tab/>
        <w:t xml:space="preserve">M. Bayat, A. Thanki, S. Mohanty, A. Witvrouw, S. Yang, J. Thorborg, N.S. Tiedje, J.H. Hattel, </w:t>
      </w:r>
      <w:r w:rsidRPr="00C82E5F">
        <w:rPr>
          <w:rFonts w:ascii="Calibri" w:hAnsi="Calibri" w:cs="Calibri"/>
          <w:noProof/>
          <w:szCs w:val="24"/>
        </w:rPr>
        <w:lastRenderedPageBreak/>
        <w:t>Keyhole-induced porosities in Laser-based Powder Bed Fusion (L-PBF) of Ti6Al4V: High-fidelity modelling and experimental validation, Addit. Manuf. 30 (2019) 100835. https://doi.org/10.1016/j.addma.2019.100835.</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15]</w:t>
      </w:r>
      <w:r w:rsidRPr="00C82E5F">
        <w:rPr>
          <w:rFonts w:ascii="Calibri" w:hAnsi="Calibri" w:cs="Calibri"/>
          <w:noProof/>
          <w:szCs w:val="24"/>
        </w:rPr>
        <w:tab/>
        <w:t>L. Aucott, H. Dong, W. Mirihanage, R. Atwood, A. Kidess, S. Gao, S. Wen, J. Marsden, S. Feng, M. Tong, T. Connolley, M. Drakopoulos, C.R. Kleijn, I.M. Richardson, D.J. Browne, R.H. Mathiesen, H. V. Atkinson, Revealing internal flow behaviour in arc welding and additive manufacturing of metals, Nat. Commun. 9 (2018) 1–7. https://doi.org/10.1038/s41467-018-07900-9.</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16]</w:t>
      </w:r>
      <w:r w:rsidRPr="00C82E5F">
        <w:rPr>
          <w:rFonts w:ascii="Calibri" w:hAnsi="Calibri" w:cs="Calibri"/>
          <w:noProof/>
          <w:szCs w:val="24"/>
        </w:rPr>
        <w:tab/>
        <w:t>F. Fetzer, C. Hagenlocher, R. Weber, T. Graf, Geometry and stability of the capillary during deep-penetration laser welding of AlMgSi at high feed rates, Opt. Laser Technol. 133 (2020) 106562.</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17]</w:t>
      </w:r>
      <w:r w:rsidRPr="00C82E5F">
        <w:rPr>
          <w:rFonts w:ascii="Calibri" w:hAnsi="Calibri" w:cs="Calibri"/>
          <w:noProof/>
          <w:szCs w:val="24"/>
        </w:rPr>
        <w:tab/>
        <w:t>C. Zhao, K. Fezzaa, R.W. Cunningham, H. Wen, F. De Carlo, L. Chen, A.D. Rollett, T. Sun, Real-time monitoring of laser powder bed fusion process using high-speed X-ray imaging and diffraction, Sci. Rep. 7 (2017) 3602. https://doi.org/10.1038/s41598-017-03761-2.</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18]</w:t>
      </w:r>
      <w:r w:rsidRPr="00C82E5F">
        <w:rPr>
          <w:rFonts w:ascii="Calibri" w:hAnsi="Calibri" w:cs="Calibri"/>
          <w:noProof/>
          <w:szCs w:val="24"/>
        </w:rPr>
        <w:tab/>
        <w:t>N.D. Parab, L.I. Escano, K. Fezzaa, W. Everhart, A.D. Rollett, L. Chen, T. Sun, Ultrafast X-ray imaging of laser – metal additive manufacturing processes, J. Synchrotron Radiat. 25 (2018) 1467–1477. https://doi.org/10.1107/S1600577518009554.</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19]</w:t>
      </w:r>
      <w:r w:rsidRPr="00C82E5F">
        <w:rPr>
          <w:rFonts w:ascii="Calibri" w:hAnsi="Calibri" w:cs="Calibri"/>
          <w:noProof/>
          <w:szCs w:val="24"/>
        </w:rPr>
        <w:tab/>
        <w:t>C. Sainte-Catherine, M. Jeandin, D. Kechemair, J.-P. Ricaud, L. Sabatier, Study of dynamic absorptivity at 10.6 µm (CO2) and 1.06 µm (Nd-YAG) wavelengths as a function of temperature, J. Phys. IV. 1 (1991) 151–157. https://doi.org/10.1051/jp4:1991741&gt;.</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20]</w:t>
      </w:r>
      <w:r w:rsidRPr="00C82E5F">
        <w:rPr>
          <w:rFonts w:ascii="Calibri" w:hAnsi="Calibri" w:cs="Calibri"/>
          <w:noProof/>
          <w:szCs w:val="24"/>
        </w:rPr>
        <w:tab/>
        <w:t>J.T. Norris, C. V Robino, M.J. Perricone, D.A. Hirschfeld, Development of a time-resolved energy absorption measurement technique for laser beam spot welds, Weld. J. 89 (2010) 75-s-81-s.</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21]</w:t>
      </w:r>
      <w:r w:rsidRPr="00C82E5F">
        <w:rPr>
          <w:rFonts w:ascii="Calibri" w:hAnsi="Calibri" w:cs="Calibri"/>
          <w:noProof/>
          <w:szCs w:val="24"/>
        </w:rPr>
        <w:tab/>
        <w:t>B.J. Simonds, J. Sowards, J. Hadler, E. Pfeif, B. Wilthan, J. Tanner, P. Williams, J. Lehman, Time-resolved Absorptance and Melt Pool Dynamics during Intense Laser Irradiation of Metal, Phys. Rev. Appl. 10 (2018) 044061–14. https://doi.org/10.1103/PhysRevApplied.10.044061.</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22]</w:t>
      </w:r>
      <w:r w:rsidRPr="00C82E5F">
        <w:rPr>
          <w:rFonts w:ascii="Calibri" w:hAnsi="Calibri" w:cs="Calibri"/>
          <w:noProof/>
          <w:szCs w:val="24"/>
        </w:rPr>
        <w:tab/>
        <w:t>B.J. Simonds, E.J. Garboczi, T.A. Palmer, P.A. Williams, Dynamic laser absorptance measured in a geometrically characterized stainless-steel powder layer, Phys. Rev. Appl. 13 (2020) 024057.</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23]</w:t>
      </w:r>
      <w:r w:rsidRPr="00C82E5F">
        <w:rPr>
          <w:rFonts w:ascii="Calibri" w:hAnsi="Calibri" w:cs="Calibri"/>
          <w:noProof/>
          <w:szCs w:val="24"/>
        </w:rPr>
        <w:tab/>
        <w:t>W. Tan, S.B. Neil, C.S. Yung, Investigation of keyhole plume and molten pool based on a three-dimensional dynamic model with sharp interface formulation, J. Phys. D. Appl. Phys. 46 (2013) 55501. https://doi.org/10.1088/0022-3727/46/5/055501.</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24]</w:t>
      </w:r>
      <w:r w:rsidRPr="00C82E5F">
        <w:rPr>
          <w:rFonts w:ascii="Calibri" w:hAnsi="Calibri" w:cs="Calibri"/>
          <w:noProof/>
          <w:szCs w:val="24"/>
        </w:rPr>
        <w:tab/>
        <w:t>J. Ye, S.A. Khairallah, A.M. Rubenchik, M.F. Crumb, G. Guss, J. Belak, M.J. Matthews, Energy Coupling Mechanisms and Scaling Behavior Associated with Laser Powder Bed Fusion Additive Manufacturing, Adv. Eng. Mater. 1900185 (2019) 1900185. https://doi.org/10.1002/adem.201900185.</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25]</w:t>
      </w:r>
      <w:r w:rsidRPr="00C82E5F">
        <w:rPr>
          <w:rFonts w:ascii="Calibri" w:hAnsi="Calibri" w:cs="Calibri"/>
          <w:noProof/>
          <w:szCs w:val="24"/>
        </w:rPr>
        <w:tab/>
        <w:t>A.T.C. Sarah K. Everton, Matthias Hirsch, Petros Stravroulakis, Richard K. Leach, Review of in situ process monitoring and in situ metrology for metal additive manufacturing, Mater. Des. 95 (2016) 431–445. https://doi.org/http://dx.doi.org/10.1016/j.matdes.2016.01.099.</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26]</w:t>
      </w:r>
      <w:r w:rsidRPr="00C82E5F">
        <w:rPr>
          <w:rFonts w:ascii="Calibri" w:hAnsi="Calibri" w:cs="Calibri"/>
          <w:noProof/>
          <w:szCs w:val="24"/>
        </w:rPr>
        <w:tab/>
        <w:t>T.G. Spears, S.A. Gold, In-process sensing in selective laser melting (SLM) additive manufacturing, Integr. Mater. Manuf. Innov. 5 (2016) 16–40. https://doi.org/10.1186/s40192-016-0045-4.</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27]</w:t>
      </w:r>
      <w:r w:rsidRPr="00C82E5F">
        <w:rPr>
          <w:rFonts w:ascii="Calibri" w:hAnsi="Calibri" w:cs="Calibri"/>
          <w:noProof/>
          <w:szCs w:val="24"/>
        </w:rPr>
        <w:tab/>
        <w:t>G. Tapia, A. Elwany, A Review on Process Monitoring and Control in Metal-Based Additive Manufacturing, J. Manuf. Sci. Eng. Trans. ASME. 136 (2014). https://doi.org/10.1115/1.4028540.</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28]</w:t>
      </w:r>
      <w:r w:rsidRPr="00C82E5F">
        <w:rPr>
          <w:rFonts w:ascii="Calibri" w:hAnsi="Calibri" w:cs="Calibri"/>
          <w:noProof/>
          <w:szCs w:val="24"/>
        </w:rPr>
        <w:tab/>
        <w:t>S. Clijsters, T. Craeghs, S. Buls, K. Kempen, J.P. Kruth, In situ quality control of the selective laser melting process using a high-speed, real-time melt pool monitoring system, Int. J. Adv. Manuf. Technol. 75 (2014) 1089–1101. https://doi.org/10.1007/s00170-014-6214-8.</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29]</w:t>
      </w:r>
      <w:r w:rsidRPr="00C82E5F">
        <w:rPr>
          <w:rFonts w:ascii="Calibri" w:hAnsi="Calibri" w:cs="Calibri"/>
          <w:noProof/>
          <w:szCs w:val="24"/>
        </w:rPr>
        <w:tab/>
        <w:t>J.A. Mitchell, T.A. Ivanoff, D. Dagel, J.D. Madison, B. Jared, Linking pyrometry to porosity in additively manufactured metals, Addit. Manuf. 31 (2020). https://doi.org/10.1016/j.addma.2019.100946.</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30]</w:t>
      </w:r>
      <w:r w:rsidRPr="00C82E5F">
        <w:rPr>
          <w:rFonts w:ascii="Calibri" w:hAnsi="Calibri" w:cs="Calibri"/>
          <w:noProof/>
          <w:szCs w:val="24"/>
        </w:rPr>
        <w:tab/>
        <w:t>C. Zhao, Q. Guo, X. Li, N. Parab, K. Fezzaa, W. Tan, L. Chen, T. Sun, Bulk-Explosion-Induced Metal Spattering during Laser Processing, Phys. Rev. X. 9 (2019) 021052. https://doi.org/10.1103/PhysRevX.9.021052.</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lastRenderedPageBreak/>
        <w:t>[31]</w:t>
      </w:r>
      <w:r w:rsidRPr="00C82E5F">
        <w:rPr>
          <w:rFonts w:ascii="Calibri" w:hAnsi="Calibri" w:cs="Calibri"/>
          <w:noProof/>
          <w:szCs w:val="24"/>
        </w:rPr>
        <w:tab/>
        <w:t>S.M.H. Hojjatzadeh, N.D. Parab, Q. Guo, M. Qu, L. Xiong, C. Zhao, L.I. Escano, K. Fezzaa, W. Everhart, T. Sun, L. Chen, International Journal of Machine Tools and Manufacture Direct observation of pore formation mechanisms during LPBF additive manufacturing process and high energy density laser welding, Int. J. Mach. Tools Manuf. 153 (2020) 103555. https://doi.org/10.1016/j.ijmachtools.2020.103555.</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32]</w:t>
      </w:r>
      <w:r w:rsidRPr="00C82E5F">
        <w:rPr>
          <w:rFonts w:ascii="Calibri" w:hAnsi="Calibri" w:cs="Calibri"/>
          <w:noProof/>
          <w:szCs w:val="24"/>
        </w:rPr>
        <w:tab/>
        <w:t>S. Shevchik, T. Le-quang, B. Meylan, F.V. Farahani, K. Wasmer, Supervised deep learning for real- time quality monitoring of laser welding with X-ray radiographic guidance, Sci. Rep. 10 (2020) 3389.</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33]</w:t>
      </w:r>
      <w:r w:rsidRPr="00C82E5F">
        <w:rPr>
          <w:rFonts w:ascii="Calibri" w:hAnsi="Calibri" w:cs="Calibri"/>
          <w:noProof/>
          <w:szCs w:val="24"/>
        </w:rPr>
        <w:tab/>
        <w:t>A.F.H. Kaplan, P. Norman, I. Eriksson, Analysis of the Keyhole and Weld Pool Dynamics by Imaging Evaluation and Photodiode Monitoring, Proc. LAMP2009. (2009) 1–6. http://pure.ltu.se/portal/files/3434918/Kaplan_AFH_LAMP_2009_manuscript.pdf.</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34]</w:t>
      </w:r>
      <w:r w:rsidRPr="00C82E5F">
        <w:rPr>
          <w:rFonts w:ascii="Calibri" w:hAnsi="Calibri" w:cs="Calibri"/>
          <w:noProof/>
          <w:szCs w:val="24"/>
        </w:rPr>
        <w:tab/>
        <w:t>J.-B. Forien, N.P. Calta, P.J. DePond, G.M. Guss, T.T. Roehling, M.J. Matthews, Detecting keyhole pore defects and monitoring process signatures during laser powder bed fusion: a correlation between in situ pyrometry and ex situ X-ray radiography, Addit. Manuf. (2020) 101336. https://doi.org/10.1016/j.addma.2020.101336.</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35]</w:t>
      </w:r>
      <w:r w:rsidRPr="00C82E5F">
        <w:rPr>
          <w:rFonts w:ascii="Calibri" w:hAnsi="Calibri" w:cs="Calibri"/>
          <w:noProof/>
          <w:szCs w:val="24"/>
        </w:rPr>
        <w:tab/>
        <w:t>A.R. Nassar, T.J. Spurgeon, E.E. Reutzel, Sensing defects during directed-energy additive manufacturing of metal parts using optical emissions spectroscopy, Solid Free. Fabr. Proc. (2014) 278–287. https://doi.org/10.1017/CBO9781107415324.004.</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36]</w:t>
      </w:r>
      <w:r w:rsidRPr="00C82E5F">
        <w:rPr>
          <w:rFonts w:ascii="Calibri" w:hAnsi="Calibri" w:cs="Calibri"/>
          <w:noProof/>
          <w:szCs w:val="24"/>
        </w:rPr>
        <w:tab/>
        <w:t>B.J. Simonds, P. Williams, J. Lehman, Time-resolved detection of vaporization during laser metal processing with laser-induced fluorescence, Procedia CIRP. 74 (2018) 628–631. https://doi.org/10.1016/j.procir.2018.08.072.</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37]</w:t>
      </w:r>
      <w:r w:rsidRPr="00C82E5F">
        <w:rPr>
          <w:rFonts w:ascii="Calibri" w:hAnsi="Calibri" w:cs="Calibri"/>
          <w:noProof/>
          <w:szCs w:val="24"/>
        </w:rPr>
        <w:tab/>
        <w:t>U.M. Dilberoglu, B. Gharehpapagh, U. Yaman, M. Dolen, The Role of Additive Manufacturing in the Era of Industry 4.0, Procedia Manuf. 11 (2017) 545–554. https://doi.org/10.1016/j.promfg.2017.07.148.</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38]</w:t>
      </w:r>
      <w:r w:rsidRPr="00C82E5F">
        <w:rPr>
          <w:rFonts w:ascii="Calibri" w:hAnsi="Calibri" w:cs="Calibri"/>
          <w:noProof/>
          <w:szCs w:val="24"/>
        </w:rPr>
        <w:tab/>
        <w:t>T. Mukherjee, T. DebRoy, A digital twin for rapid qualification of 3D printed metallic components, Appl. Mater. Today. 14 (2019) 59–65. https://doi.org/10.1016/j.apmt.2018.11.003.</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39]</w:t>
      </w:r>
      <w:r w:rsidRPr="00C82E5F">
        <w:rPr>
          <w:rFonts w:ascii="Calibri" w:hAnsi="Calibri" w:cs="Calibri"/>
          <w:noProof/>
          <w:szCs w:val="24"/>
        </w:rPr>
        <w:tab/>
        <w:t>S. 654b, Titanium Alloy, Al-V, (n.d.).</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40]</w:t>
      </w:r>
      <w:r w:rsidRPr="00C82E5F">
        <w:rPr>
          <w:rFonts w:ascii="Calibri" w:hAnsi="Calibri" w:cs="Calibri"/>
          <w:noProof/>
          <w:szCs w:val="24"/>
        </w:rPr>
        <w:tab/>
        <w:t>Certain commercial equipment, software, and/or materials are identified in this paer in order to adequately specify the experimental procedure. In no case does such identification imply recommendation or endorsement by the National Institute of Standards., (n.d.).</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41]</w:t>
      </w:r>
      <w:r w:rsidRPr="00C82E5F">
        <w:rPr>
          <w:rFonts w:ascii="Calibri" w:hAnsi="Calibri" w:cs="Calibri"/>
          <w:noProof/>
          <w:szCs w:val="24"/>
        </w:rPr>
        <w:tab/>
        <w:t>B.J. Simonds, J.R. Tanner, A. Artusio-Glimpse, P.A. Williams, N.D. Parab, C. Zhao, T. Sun, Simultaneous High-speed X-ray Transmission Imaging and Absolute Dynamic Absorptance Measurements during High-power Laser-metal Processing, Procedia CIRP. 94 (2020) 775–779.</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42]</w:t>
      </w:r>
      <w:r w:rsidRPr="00C82E5F">
        <w:rPr>
          <w:rFonts w:ascii="Calibri" w:hAnsi="Calibri" w:cs="Calibri"/>
          <w:noProof/>
          <w:szCs w:val="24"/>
        </w:rPr>
        <w:tab/>
        <w:t>T.R. Allen, W. Huang, J. Tanner, W. Tan, J.M. Fraser, B.J. Simonds, Energy-Coupling Mechanisms Revealed through Simultaneous Keyhole Depth and Absorptance Measurements during Laser-Metal Processing, Phys. Rev. Appl. 13 (2020) 064070.</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43]</w:t>
      </w:r>
      <w:r w:rsidRPr="00C82E5F">
        <w:rPr>
          <w:rFonts w:ascii="Calibri" w:hAnsi="Calibri" w:cs="Calibri"/>
          <w:noProof/>
          <w:szCs w:val="24"/>
        </w:rPr>
        <w:tab/>
        <w:t>J. Trapp, A.M. Rubenchik, G. Guss, M.J. Matthews, In situ absorptivity measurements of metallic powders during laser powder-bed fusion additive manufacturing, Appl. Mater. Today. 9 (2017) 341–349. https://doi.org/10.1016/j.apmt.2017.08.006.</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44]</w:t>
      </w:r>
      <w:r w:rsidRPr="00C82E5F">
        <w:rPr>
          <w:rFonts w:ascii="Calibri" w:hAnsi="Calibri" w:cs="Calibri"/>
          <w:noProof/>
          <w:szCs w:val="24"/>
        </w:rPr>
        <w:tab/>
        <w:t>R. Fabbro, Depth Dependence and Keyhole Stability at Threshold, for Different Laser Welding Regimes, Appl. Sci. 10 (2020) 1–22. https://doi.org/10.3390/app10041487.</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45]</w:t>
      </w:r>
      <w:r w:rsidRPr="00C82E5F">
        <w:rPr>
          <w:rFonts w:ascii="Calibri" w:hAnsi="Calibri" w:cs="Calibri"/>
          <w:noProof/>
          <w:szCs w:val="24"/>
        </w:rPr>
        <w:tab/>
        <w:t>S. Lu, H. Fujii, K. Nogi, Sensitivity of Marangoni convection and weld shape variations to welding parameters in O2-Ar shielded GTA welding, Scr. Mater. 51 (2004) 271–277. https://doi.org/10.1016/j.scriptamat.2004.03.004.</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46]</w:t>
      </w:r>
      <w:r w:rsidRPr="00C82E5F">
        <w:rPr>
          <w:rFonts w:ascii="Calibri" w:hAnsi="Calibri" w:cs="Calibri"/>
          <w:noProof/>
          <w:szCs w:val="24"/>
        </w:rPr>
        <w:tab/>
        <w:t>C.L. Alex Leung, S. Marussi, M. Towrie, R.C. Atwood, P.J. Withers, P.D. Lee, The effect of powder oxidation on defect formation in laser additive manufacturing, Acta Mater. 166 (2019) 294–305. https://doi.org/10.1016/j.actamat.2018.12.027.</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47]</w:t>
      </w:r>
      <w:r w:rsidRPr="00C82E5F">
        <w:rPr>
          <w:rFonts w:ascii="Calibri" w:hAnsi="Calibri" w:cs="Calibri"/>
          <w:noProof/>
          <w:szCs w:val="24"/>
        </w:rPr>
        <w:tab/>
        <w:t xml:space="preserve">H. Kwon, W.K. Baek, M.S. Kim, W.S. Shin, J.J. Yoh, Temperature-dependent absorptance of </w:t>
      </w:r>
      <w:r w:rsidRPr="00C82E5F">
        <w:rPr>
          <w:rFonts w:ascii="Calibri" w:hAnsi="Calibri" w:cs="Calibri"/>
          <w:noProof/>
          <w:szCs w:val="24"/>
        </w:rPr>
        <w:lastRenderedPageBreak/>
        <w:t>painted aluminum, stainless steel 304, and titanium for 1.07 um and 10.6 um laser beams, Opt. Lasers Eng. 50 (2012) 114–121. https://doi.org/10.1016/j.optlaseng.2011.10.001.</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48]</w:t>
      </w:r>
      <w:r w:rsidRPr="00C82E5F">
        <w:rPr>
          <w:rFonts w:ascii="Calibri" w:hAnsi="Calibri" w:cs="Calibri"/>
          <w:noProof/>
          <w:szCs w:val="24"/>
        </w:rPr>
        <w:tab/>
        <w:t>A.A. Martin, N.P. Calta, S.A. Khairallah, J. Wang, P.J. Depond, A.Y. Fong, V. Thampy, G.M. Guss, A.M. Kiss, K.H. Stone, C.J. Tassone, J. Nelson Weker, M.F. Toney, T. van Buuren, M.J. Matthews, Dynamics of pore formation during laser powder bed fusion additive manufacturing, Nat. Commun. 10 (2019) 1987. https://doi.org/10.1038/s41467-019-10009-2.</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49]</w:t>
      </w:r>
      <w:r w:rsidRPr="00C82E5F">
        <w:rPr>
          <w:rFonts w:ascii="Calibri" w:hAnsi="Calibri" w:cs="Calibri"/>
          <w:noProof/>
          <w:szCs w:val="24"/>
        </w:rPr>
        <w:tab/>
        <w:t>A. V. Gusarov, I. Yadroitsev, P. Bertrand, I. Smurov, Model of Radiation and Heat Transfer in Laser-Powder Interaction Zone at Selective Laser Melting, J. Heat Transfer. 131 (2009) 072101. https://doi.org/10.1115/1.3109245.</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50]</w:t>
      </w:r>
      <w:r w:rsidRPr="00C82E5F">
        <w:rPr>
          <w:rFonts w:ascii="Calibri" w:hAnsi="Calibri" w:cs="Calibri"/>
          <w:noProof/>
          <w:szCs w:val="24"/>
        </w:rPr>
        <w:tab/>
        <w:t>A. V. Gusarov, J.P. Kruth, Modelling of radiation transfer in metallic powders at laser treatment, Int. J. Heat Mass Transf. 48 (2005) 3423–3434. https://doi.org/10.1016/j.ijheatmasstransfer.2005.01.044.</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51]</w:t>
      </w:r>
      <w:r w:rsidRPr="00C82E5F">
        <w:rPr>
          <w:rFonts w:ascii="Calibri" w:hAnsi="Calibri" w:cs="Calibri"/>
          <w:noProof/>
          <w:szCs w:val="24"/>
        </w:rPr>
        <w:tab/>
        <w:t>R. Fabbro, S. Slimani, I. Doudet, F. Coste, F. Briand, Experimental study of the dynamical coupling between the induced vapour plume and the melt pool for Nd-Yag CW laser welding, J. Phys. D. Appl. Phys. 39 (2006) 394–400. https://doi.org/10.1088/0022-3727/39/2/023.</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52]</w:t>
      </w:r>
      <w:r w:rsidRPr="00C82E5F">
        <w:rPr>
          <w:rFonts w:ascii="Calibri" w:hAnsi="Calibri" w:cs="Calibri"/>
          <w:noProof/>
          <w:szCs w:val="24"/>
        </w:rPr>
        <w:tab/>
        <w:t>R. Fabbro, Melt pool and keyhole behaviour analysis for deep penetration laser welding, J. Phys. D. Appl. Phys. 43 (2010). https://doi.org/10.1088/0022-3727/43/44/445501.</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53]</w:t>
      </w:r>
      <w:r w:rsidRPr="00C82E5F">
        <w:rPr>
          <w:rFonts w:ascii="Calibri" w:hAnsi="Calibri" w:cs="Calibri"/>
          <w:noProof/>
          <w:szCs w:val="24"/>
        </w:rPr>
        <w:tab/>
        <w:t>A.M. Rubenchik, W.E. King, S.S. Wu, Scaling laws for the additive manufacturing, J. Mater. Process. Technol. 257 (2018) 234–243. https://doi.org/10.1016/j.jmatprotec.2018.02.034.</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szCs w:val="24"/>
        </w:rPr>
      </w:pPr>
      <w:r w:rsidRPr="00C82E5F">
        <w:rPr>
          <w:rFonts w:ascii="Calibri" w:hAnsi="Calibri" w:cs="Calibri"/>
          <w:noProof/>
          <w:szCs w:val="24"/>
        </w:rPr>
        <w:t>[54]</w:t>
      </w:r>
      <w:r w:rsidRPr="00C82E5F">
        <w:rPr>
          <w:rFonts w:ascii="Calibri" w:hAnsi="Calibri" w:cs="Calibri"/>
          <w:noProof/>
          <w:szCs w:val="24"/>
        </w:rPr>
        <w:tab/>
        <w:t>P.W. Fuerschbach, Measurement and Prediction of Efficiency in Laser Beam Energy Transfer Welding, Weld. J. 75 (1996) 24s-34s.</w:t>
      </w:r>
    </w:p>
    <w:p w:rsidR="00C82E5F" w:rsidRPr="00C82E5F" w:rsidRDefault="00C82E5F" w:rsidP="00C82E5F">
      <w:pPr>
        <w:widowControl w:val="0"/>
        <w:autoSpaceDE w:val="0"/>
        <w:autoSpaceDN w:val="0"/>
        <w:adjustRightInd w:val="0"/>
        <w:spacing w:after="0" w:line="240" w:lineRule="auto"/>
        <w:ind w:left="640" w:hanging="640"/>
        <w:rPr>
          <w:rFonts w:ascii="Calibri" w:hAnsi="Calibri" w:cs="Calibri"/>
          <w:noProof/>
        </w:rPr>
      </w:pPr>
      <w:r w:rsidRPr="00C82E5F">
        <w:rPr>
          <w:rFonts w:ascii="Calibri" w:hAnsi="Calibri" w:cs="Calibri"/>
          <w:noProof/>
          <w:szCs w:val="24"/>
        </w:rPr>
        <w:t>[55]</w:t>
      </w:r>
      <w:r w:rsidRPr="00C82E5F">
        <w:rPr>
          <w:rFonts w:ascii="Calibri" w:hAnsi="Calibri" w:cs="Calibri"/>
          <w:noProof/>
          <w:szCs w:val="24"/>
        </w:rPr>
        <w:tab/>
        <w:t>T.R. Allen, B.J. Simonds, J.R. Tanner, J.M. Fraser, Simultaneous in operando monitoring of keyhole depth and absorptance in laser processing of AISI 316 stainless steel at 200 kHz, Procedia CIRP. 94 (2020) 419–424. https://doi.org/10.1016/j.procir.2020.09.157.</w:t>
      </w:r>
    </w:p>
    <w:p w:rsidR="004C0B4F" w:rsidRPr="002D0C14" w:rsidRDefault="004C0B4F" w:rsidP="004C0B4F">
      <w:pPr>
        <w:autoSpaceDE w:val="0"/>
        <w:autoSpaceDN w:val="0"/>
        <w:adjustRightInd w:val="0"/>
        <w:spacing w:after="0" w:line="240" w:lineRule="auto"/>
        <w:rPr>
          <w:b/>
          <w:bCs/>
        </w:rPr>
      </w:pPr>
      <w:r>
        <w:rPr>
          <w:b/>
          <w:bCs/>
        </w:rPr>
        <w:fldChar w:fldCharType="end"/>
      </w:r>
    </w:p>
    <w:p w:rsidR="004C0B4F" w:rsidRDefault="004C0B4F"/>
    <w:sectPr w:rsidR="004C0B4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26FF5"/>
    <w:multiLevelType w:val="multilevel"/>
    <w:tmpl w:val="CC8804F0"/>
    <w:lvl w:ilvl="0">
      <w:start w:val="1"/>
      <w:numFmt w:val="decimal"/>
      <w:lvlText w:val="%1."/>
      <w:lvlJc w:val="left"/>
      <w:pPr>
        <w:ind w:left="360" w:hanging="360"/>
      </w:pPr>
      <w:rPr>
        <w:rFonts w:hint="default"/>
      </w:rPr>
    </w:lvl>
    <w:lvl w:ilvl="1">
      <w:start w:val="1"/>
      <w:numFmt w:val="decimal"/>
      <w:lvlText w:val="%1.%2."/>
      <w:lvlJc w:val="left"/>
      <w:pPr>
        <w:ind w:left="0" w:firstLine="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250432E0"/>
    <w:multiLevelType w:val="hybridMultilevel"/>
    <w:tmpl w:val="0B9813F6"/>
    <w:lvl w:ilvl="0" w:tplc="1EA2AD6E">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16F55A1"/>
    <w:multiLevelType w:val="multilevel"/>
    <w:tmpl w:val="CC8804F0"/>
    <w:lvl w:ilvl="0">
      <w:start w:val="1"/>
      <w:numFmt w:val="decimal"/>
      <w:lvlText w:val="%1."/>
      <w:lvlJc w:val="left"/>
      <w:pPr>
        <w:ind w:left="360" w:hanging="360"/>
      </w:pPr>
      <w:rPr>
        <w:rFonts w:hint="default"/>
      </w:rPr>
    </w:lvl>
    <w:lvl w:ilvl="1">
      <w:start w:val="1"/>
      <w:numFmt w:val="decimal"/>
      <w:lvlText w:val="%1.%2."/>
      <w:lvlJc w:val="left"/>
      <w:pPr>
        <w:ind w:left="0" w:firstLine="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6CAC5ABB"/>
    <w:multiLevelType w:val="multilevel"/>
    <w:tmpl w:val="CC8804F0"/>
    <w:lvl w:ilvl="0">
      <w:start w:val="1"/>
      <w:numFmt w:val="decimal"/>
      <w:lvlText w:val="%1."/>
      <w:lvlJc w:val="left"/>
      <w:pPr>
        <w:ind w:left="360" w:hanging="360"/>
      </w:pPr>
      <w:rPr>
        <w:rFonts w:hint="default"/>
      </w:rPr>
    </w:lvl>
    <w:lvl w:ilvl="1">
      <w:start w:val="1"/>
      <w:numFmt w:val="decimal"/>
      <w:lvlText w:val="%1.%2."/>
      <w:lvlJc w:val="left"/>
      <w:pPr>
        <w:ind w:left="0" w:firstLine="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0B4F"/>
    <w:rsid w:val="00060FAB"/>
    <w:rsid w:val="000D2E04"/>
    <w:rsid w:val="00102311"/>
    <w:rsid w:val="001415F9"/>
    <w:rsid w:val="0019048C"/>
    <w:rsid w:val="0021031C"/>
    <w:rsid w:val="00212E68"/>
    <w:rsid w:val="00216ED4"/>
    <w:rsid w:val="00260B11"/>
    <w:rsid w:val="002C622E"/>
    <w:rsid w:val="002D08CA"/>
    <w:rsid w:val="002F4F32"/>
    <w:rsid w:val="00314F00"/>
    <w:rsid w:val="00384D16"/>
    <w:rsid w:val="003B5475"/>
    <w:rsid w:val="003C7DFA"/>
    <w:rsid w:val="00400E23"/>
    <w:rsid w:val="00466290"/>
    <w:rsid w:val="004943B6"/>
    <w:rsid w:val="004C0B4F"/>
    <w:rsid w:val="004D684E"/>
    <w:rsid w:val="00542214"/>
    <w:rsid w:val="00551749"/>
    <w:rsid w:val="00582A4E"/>
    <w:rsid w:val="006728DA"/>
    <w:rsid w:val="006821C3"/>
    <w:rsid w:val="006937DD"/>
    <w:rsid w:val="00706E4C"/>
    <w:rsid w:val="00747545"/>
    <w:rsid w:val="007C44CE"/>
    <w:rsid w:val="00821BDC"/>
    <w:rsid w:val="0085137E"/>
    <w:rsid w:val="008A2CEA"/>
    <w:rsid w:val="008A576B"/>
    <w:rsid w:val="00977FBA"/>
    <w:rsid w:val="00985C27"/>
    <w:rsid w:val="00986180"/>
    <w:rsid w:val="009C16F9"/>
    <w:rsid w:val="00A2143A"/>
    <w:rsid w:val="00A95514"/>
    <w:rsid w:val="00AF6B80"/>
    <w:rsid w:val="00B4752B"/>
    <w:rsid w:val="00BF5563"/>
    <w:rsid w:val="00C45C14"/>
    <w:rsid w:val="00C82E5F"/>
    <w:rsid w:val="00D40031"/>
    <w:rsid w:val="00D61511"/>
    <w:rsid w:val="00D64A25"/>
    <w:rsid w:val="00D76E7D"/>
    <w:rsid w:val="00DA554F"/>
    <w:rsid w:val="00DF3B37"/>
    <w:rsid w:val="00E263F8"/>
    <w:rsid w:val="00E65324"/>
    <w:rsid w:val="00EF0350"/>
    <w:rsid w:val="00F41DCB"/>
    <w:rsid w:val="00FA63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4831B3"/>
  <w15:chartTrackingRefBased/>
  <w15:docId w15:val="{44BBBFE5-936D-460B-820D-756D7F090D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B4F"/>
    <w:rPr>
      <w:rFonts w:eastAsia="SimSu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rsid w:val="004C0B4F"/>
    <w:rPr>
      <w:rFonts w:ascii="Segoe UI" w:eastAsia="SimSun" w:hAnsi="Segoe UI" w:cs="Segoe UI"/>
      <w:sz w:val="18"/>
      <w:szCs w:val="18"/>
    </w:rPr>
  </w:style>
  <w:style w:type="paragraph" w:styleId="BalloonText">
    <w:name w:val="Balloon Text"/>
    <w:basedOn w:val="Normal"/>
    <w:link w:val="BalloonTextChar"/>
    <w:uiPriority w:val="99"/>
    <w:semiHidden/>
    <w:unhideWhenUsed/>
    <w:rsid w:val="004C0B4F"/>
    <w:pPr>
      <w:spacing w:after="0" w:line="240" w:lineRule="auto"/>
    </w:pPr>
    <w:rPr>
      <w:rFonts w:ascii="Segoe UI" w:hAnsi="Segoe UI" w:cs="Segoe UI"/>
      <w:sz w:val="18"/>
      <w:szCs w:val="18"/>
    </w:rPr>
  </w:style>
  <w:style w:type="character" w:customStyle="1" w:styleId="CommentTextChar">
    <w:name w:val="Comment Text Char"/>
    <w:basedOn w:val="DefaultParagraphFont"/>
    <w:link w:val="CommentText"/>
    <w:uiPriority w:val="99"/>
    <w:semiHidden/>
    <w:rsid w:val="004C0B4F"/>
    <w:rPr>
      <w:rFonts w:eastAsia="SimSun"/>
      <w:sz w:val="20"/>
      <w:szCs w:val="20"/>
    </w:rPr>
  </w:style>
  <w:style w:type="paragraph" w:styleId="CommentText">
    <w:name w:val="annotation text"/>
    <w:basedOn w:val="Normal"/>
    <w:link w:val="CommentTextChar"/>
    <w:uiPriority w:val="99"/>
    <w:semiHidden/>
    <w:unhideWhenUsed/>
    <w:rsid w:val="004C0B4F"/>
    <w:pPr>
      <w:spacing w:line="240" w:lineRule="auto"/>
    </w:pPr>
    <w:rPr>
      <w:sz w:val="20"/>
      <w:szCs w:val="20"/>
    </w:rPr>
  </w:style>
  <w:style w:type="character" w:customStyle="1" w:styleId="CommentSubjectChar">
    <w:name w:val="Comment Subject Char"/>
    <w:basedOn w:val="CommentTextChar"/>
    <w:link w:val="CommentSubject"/>
    <w:uiPriority w:val="99"/>
    <w:semiHidden/>
    <w:rsid w:val="004C0B4F"/>
    <w:rPr>
      <w:rFonts w:eastAsia="SimSun"/>
      <w:b/>
      <w:bCs/>
      <w:sz w:val="20"/>
      <w:szCs w:val="20"/>
    </w:rPr>
  </w:style>
  <w:style w:type="paragraph" w:styleId="CommentSubject">
    <w:name w:val="annotation subject"/>
    <w:basedOn w:val="CommentText"/>
    <w:next w:val="CommentText"/>
    <w:link w:val="CommentSubjectChar"/>
    <w:uiPriority w:val="99"/>
    <w:semiHidden/>
    <w:unhideWhenUsed/>
    <w:rsid w:val="004C0B4F"/>
    <w:rPr>
      <w:b/>
      <w:bCs/>
    </w:rPr>
  </w:style>
  <w:style w:type="character" w:customStyle="1" w:styleId="HeaderChar">
    <w:name w:val="Header Char"/>
    <w:basedOn w:val="DefaultParagraphFont"/>
    <w:link w:val="Header"/>
    <w:uiPriority w:val="99"/>
    <w:rsid w:val="004C0B4F"/>
    <w:rPr>
      <w:rFonts w:eastAsia="SimSun"/>
    </w:rPr>
  </w:style>
  <w:style w:type="paragraph" w:styleId="Header">
    <w:name w:val="header"/>
    <w:basedOn w:val="Normal"/>
    <w:link w:val="HeaderChar"/>
    <w:uiPriority w:val="99"/>
    <w:unhideWhenUsed/>
    <w:rsid w:val="004C0B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0B4F"/>
    <w:rPr>
      <w:rFonts w:eastAsia="SimSun"/>
    </w:rPr>
  </w:style>
  <w:style w:type="paragraph" w:styleId="Footer">
    <w:name w:val="footer"/>
    <w:basedOn w:val="Normal"/>
    <w:link w:val="FooterChar"/>
    <w:uiPriority w:val="99"/>
    <w:unhideWhenUsed/>
    <w:rsid w:val="004C0B4F"/>
    <w:pPr>
      <w:tabs>
        <w:tab w:val="center" w:pos="4680"/>
        <w:tab w:val="right" w:pos="9360"/>
      </w:tabs>
      <w:spacing w:after="0" w:line="240" w:lineRule="auto"/>
    </w:pPr>
  </w:style>
  <w:style w:type="paragraph" w:styleId="ListParagraph">
    <w:name w:val="List Paragraph"/>
    <w:basedOn w:val="Normal"/>
    <w:uiPriority w:val="34"/>
    <w:qFormat/>
    <w:rsid w:val="00AF6B80"/>
    <w:pPr>
      <w:ind w:left="720"/>
      <w:contextualSpacing/>
    </w:pPr>
  </w:style>
  <w:style w:type="character" w:styleId="CommentReference">
    <w:name w:val="annotation reference"/>
    <w:basedOn w:val="DefaultParagraphFont"/>
    <w:uiPriority w:val="99"/>
    <w:semiHidden/>
    <w:unhideWhenUsed/>
    <w:rsid w:val="004C0B4F"/>
    <w:rPr>
      <w:sz w:val="16"/>
      <w:szCs w:val="16"/>
    </w:rPr>
  </w:style>
  <w:style w:type="paragraph" w:styleId="Caption">
    <w:name w:val="caption"/>
    <w:basedOn w:val="Normal"/>
    <w:next w:val="Normal"/>
    <w:uiPriority w:val="35"/>
    <w:unhideWhenUsed/>
    <w:qFormat/>
    <w:rsid w:val="004C0B4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1BEDE9-ABC1-4C1D-B2D0-4811D32F8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0</Pages>
  <Words>33144</Words>
  <Characters>188921</Characters>
  <Application>Microsoft Office Word</Application>
  <DocSecurity>0</DocSecurity>
  <Lines>1574</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dc:creator>
  <cp:keywords/>
  <dc:description/>
  <cp:lastModifiedBy>Simonds, Brian J. (Fed)</cp:lastModifiedBy>
  <cp:revision>5</cp:revision>
  <dcterms:created xsi:type="dcterms:W3CDTF">2021-04-01T14:41:00Z</dcterms:created>
  <dcterms:modified xsi:type="dcterms:W3CDTF">2021-04-01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applied-materials-today</vt:lpwstr>
  </property>
  <property fmtid="{D5CDD505-2E9C-101B-9397-08002B2CF9AE}" pid="8" name="Mendeley Recent Style Name 2_1">
    <vt:lpwstr>Applied Materials Today</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physical-review-x</vt:lpwstr>
  </property>
  <property fmtid="{D5CDD505-2E9C-101B-9397-08002B2CF9AE}" pid="22" name="Mendeley Recent Style Name 9_1">
    <vt:lpwstr>Physical Review X</vt:lpwstr>
  </property>
  <property fmtid="{D5CDD505-2E9C-101B-9397-08002B2CF9AE}" pid="23" name="Mendeley Citation Style_1">
    <vt:lpwstr>http://www.zotero.org/styles/applied-materials-today</vt:lpwstr>
  </property>
  <property fmtid="{D5CDD505-2E9C-101B-9397-08002B2CF9AE}" pid="24" name="Mendeley Unique User Id_1">
    <vt:lpwstr>36828e38-840d-3abf-8251-237edebd77d3</vt:lpwstr>
  </property>
</Properties>
</file>